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Rolland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Slam </w:t>
      </w:r>
      <w:r w:rsidR="009F2E92" w:rsidRPr="00E74815">
        <w:rPr>
          <w:rFonts w:ascii="Times New Roman" w:hAnsi="Times New Roman" w:cs="Times New Roman"/>
          <w:sz w:val="24"/>
          <w:szCs w:val="24"/>
        </w:rPr>
        <w:t>dunk</w:t>
      </w:r>
      <w:r w:rsidR="00932307" w:rsidRPr="00E74815">
        <w:rPr>
          <w:rStyle w:val="Sprotnaopomba-sklic"/>
          <w:rFonts w:ascii="Times New Roman" w:hAnsi="Times New Roman" w:cs="Times New Roman"/>
          <w:sz w:val="24"/>
          <w:szCs w:val="24"/>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AD36B5" w:rsidRPr="00E74815">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code-and-fix)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build and fix)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64C24376" wp14:editId="0BA2FA9C">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86BF0"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M</w:t>
      </w:r>
      <w:r w:rsidR="008263FE" w:rsidRPr="00E74815">
        <w:rPr>
          <w:rFonts w:ascii="Times New Roman" w:hAnsi="Times New Roman" w:cs="Times New Roman"/>
          <w:sz w:val="24"/>
          <w:szCs w:val="24"/>
        </w:rPr>
        <w:t xml:space="preserve">odeli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E74815">
        <w:rPr>
          <w:rStyle w:val="Sprotnaopomba-sklic"/>
          <w:rFonts w:ascii="Times New Roman" w:hAnsi="Times New Roman" w:cs="Times New Roman"/>
          <w:sz w:val="24"/>
          <w:szCs w:val="24"/>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omenljiv napredek priložnostnemu modelu predstavlja kaskadni model (waterfall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kulminira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DC74B9" w:rsidRPr="00E74815">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P</w:t>
      </w:r>
      <w:r w:rsidR="005915C1" w:rsidRPr="00E74815">
        <w:rPr>
          <w:rFonts w:ascii="Times New Roman" w:hAnsi="Times New Roman" w:cs="Times New Roman"/>
          <w:sz w:val="24"/>
          <w:szCs w:val="24"/>
        </w:rPr>
        <w:t>ressman</w:t>
      </w:r>
      <w:r w:rsidR="00C55465" w:rsidRPr="00E74815">
        <w:rPr>
          <w:rFonts w:ascii="Times New Roman" w:hAnsi="Times New Roman" w:cs="Times New Roman"/>
          <w:sz w:val="24"/>
          <w:szCs w:val="24"/>
        </w:rPr>
        <w:t xml:space="preserve"> in Maxim</w:t>
      </w:r>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4E600" wp14:editId="4DA851BC">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r w:rsidR="007475CC" w:rsidRPr="00E74815">
        <w:rPr>
          <w:rFonts w:ascii="Times New Roman" w:hAnsi="Times New Roman" w:cs="Times New Roman"/>
          <w:sz w:val="24"/>
          <w:szCs w:val="24"/>
        </w:rPr>
        <w:t xml:space="preserve">Sommervill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Slika 4.3 kaskadni model po Sommerville</w:t>
      </w:r>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4D547AEE" wp14:editId="3CFCC9F0">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Validacija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o obravnavo, prezrte ali zaobite</w:t>
      </w:r>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 xml:space="preserve">uacij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F60597" w:rsidRPr="00E74815">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Lethbride in Laganiere</w:t>
      </w:r>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48DBCEFC" wp14:editId="33A0685F">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validacijski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model po Pressman in Maxim</w:t>
      </w:r>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2BD0E1A6" wp14:editId="076D6EAE">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phase-releas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 xml:space="preserve">je tudi stopenjski (stage gat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inkrementalnega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r w:rsidR="00634031" w:rsidRPr="00E74815">
        <w:rPr>
          <w:rFonts w:ascii="Times New Roman" w:hAnsi="Times New Roman" w:cs="Times New Roman"/>
          <w:sz w:val="24"/>
        </w:rPr>
        <w:t>Lethbridge in Laganiere</w:t>
      </w:r>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C3BC6BB" wp14:editId="6C43AC47">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inkrement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Slika 4.6 inkrementalni model po Pressman in  Maxim</w:t>
      </w:r>
      <w:r w:rsidRPr="00E74815">
        <w:rPr>
          <w:rFonts w:ascii="Times New Roman" w:hAnsi="Times New Roman" w:cs="Times New Roman"/>
          <w:noProof/>
          <w:lang w:eastAsia="sl-SI"/>
        </w:rPr>
        <w:drawing>
          <wp:inline distT="0" distB="0" distL="0" distR="0" wp14:anchorId="7B351068" wp14:editId="3DC36649">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Prvi inkreme</w:t>
      </w:r>
      <w:r w:rsidR="001A5A0B" w:rsidRPr="00E74815">
        <w:rPr>
          <w:rFonts w:ascii="Times New Roman" w:hAnsi="Times New Roman" w:cs="Times New Roman"/>
          <w:sz w:val="24"/>
          <w:szCs w:val="24"/>
        </w:rPr>
        <w:t xml:space="preserve">nt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Ta je uporabljen za naročnikovo evaluacijo na podlagi katere se oblikuje načrt za nov inkrement</w:t>
      </w:r>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inkrementa</w:t>
      </w:r>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Pred začetkom novega inkrementa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prototipiranje,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Interimni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Hitro prototipiranj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7 prototipiranje</w:t>
      </w:r>
      <w:r w:rsidR="007E08B8" w:rsidRPr="00E74815">
        <w:rPr>
          <w:rFonts w:ascii="Times New Roman" w:hAnsi="Times New Roman" w:cs="Times New Roman"/>
          <w:sz w:val="24"/>
          <w:szCs w:val="24"/>
        </w:rPr>
        <w:t xml:space="preserve"> po Pressman in Maxim</w:t>
      </w:r>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C37C5C8" wp14:editId="52AB332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n terja velik finančni zalogaj. Za brezhibno delovanje tega modela je potrebna nizka fluktuacija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družuje iterativno naravo protot</w:t>
      </w:r>
      <w:r w:rsidRPr="00E74815">
        <w:rPr>
          <w:rFonts w:ascii="Times New Roman" w:hAnsi="Times New Roman" w:cs="Times New Roman"/>
          <w:sz w:val="24"/>
          <w:szCs w:val="24"/>
        </w:rPr>
        <w:t>ipiranja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8 spiralni model po Pressman in Maxim</w:t>
      </w:r>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CD6C43A" wp14:editId="2632A31D">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Pressman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končajo z njegovo končno izdajo. Model lahko miruje in se po potrebi izboljšav programske opreme inicializira</w:t>
      </w:r>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ganje z uporabo prototipiranja,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7FA8524B" wp14:editId="776A0160">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E74815">
        <w:rPr>
          <w:rStyle w:val="Sprotnaopomba-sklic"/>
          <w:rFonts w:ascii="Times New Roman" w:hAnsi="Times New Roman" w:cs="Times New Roman"/>
          <w:sz w:val="24"/>
          <w:szCs w:val="24"/>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r w:rsidR="00C95272" w:rsidRPr="00E74815">
        <w:rPr>
          <w:rFonts w:ascii="Times New Roman" w:hAnsi="Times New Roman" w:cs="Times New Roman"/>
          <w:sz w:val="24"/>
        </w:rPr>
        <w:t>Lethbridge in Laganiere</w:t>
      </w:r>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8C3C313" wp14:editId="491F8BD7">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Po Lethbrige in Laganiere (2005) gre p</w:t>
      </w:r>
      <w:r w:rsidR="00940427" w:rsidRPr="00E74815">
        <w:rPr>
          <w:rFonts w:ascii="Times New Roman" w:hAnsi="Times New Roman" w:cs="Times New Roman"/>
          <w:sz w:val="24"/>
          <w:szCs w:val="24"/>
        </w:rPr>
        <w:t xml:space="preserve">ri tem modelu gre za princip </w:t>
      </w:r>
      <w:r w:rsidR="004A7172" w:rsidRPr="00E74815">
        <w:rPr>
          <w:rFonts w:ascii="Times New Roman" w:hAnsi="Times New Roman" w:cs="Times New Roman"/>
          <w:sz w:val="24"/>
          <w:szCs w:val="24"/>
        </w:rPr>
        <w:t>fragmentiranja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rapidnega razvoja, ki sledi (gl. </w:t>
      </w:r>
      <w:r w:rsidR="00315419" w:rsidRPr="00E74815">
        <w:rPr>
          <w:rFonts w:ascii="Times New Roman" w:hAnsi="Times New Roman" w:cs="Times New Roman"/>
          <w:sz w:val="24"/>
          <w:szCs w:val="24"/>
        </w:rPr>
        <w:t xml:space="preserve">pog. </w:t>
      </w:r>
      <w:r w:rsidR="00ED6FBD" w:rsidRPr="00E74815">
        <w:rPr>
          <w:rFonts w:ascii="Times New Roman" w:hAnsi="Times New Roman" w:cs="Times New Roman"/>
          <w:sz w:val="24"/>
          <w:szCs w:val="24"/>
        </w:rPr>
        <w:t>4.4.4. Rapidni</w:t>
      </w:r>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E74815">
        <w:rPr>
          <w:rStyle w:val="Sprotnaopomba-sklic"/>
          <w:rFonts w:ascii="Times New Roman" w:hAnsi="Times New Roman" w:cs="Times New Roman"/>
          <w:sz w:val="24"/>
          <w:szCs w:val="24"/>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E74815">
        <w:rPr>
          <w:rStyle w:val="Sprotnaopomba-sklic"/>
          <w:rFonts w:ascii="Times New Roman" w:hAnsi="Times New Roman" w:cs="Times New Roman"/>
          <w:sz w:val="24"/>
          <w:szCs w:val="24"/>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r w:rsidR="00527E08" w:rsidRPr="00E74815">
        <w:rPr>
          <w:rFonts w:ascii="Times New Roman" w:hAnsi="Times New Roman" w:cs="Times New Roman"/>
          <w:sz w:val="24"/>
          <w:szCs w:val="24"/>
        </w:rPr>
        <w:t>Sommerville</w:t>
      </w:r>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448C13" wp14:editId="12BE8DFF">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w:t>
      </w:r>
      <w:r w:rsidR="009842BA" w:rsidRPr="00E74815">
        <w:rPr>
          <w:rFonts w:ascii="Times New Roman" w:hAnsi="Times New Roman" w:cs="Times New Roman"/>
          <w:sz w:val="24"/>
          <w:szCs w:val="24"/>
        </w:rPr>
        <w:lastRenderedPageBreak/>
        <w:t>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E74815">
        <w:rPr>
          <w:rStyle w:val="Sprotnaopomba-sklic"/>
          <w:rFonts w:ascii="Times New Roman" w:hAnsi="Times New Roman" w:cs="Times New Roman"/>
          <w:sz w:val="24"/>
          <w:szCs w:val="24"/>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Vsak inkrement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Pressman in Maxim</w:t>
      </w:r>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35A21FD" wp14:editId="23D6C326">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E74815">
        <w:rPr>
          <w:rStyle w:val="Sprotnaopomba-sklic"/>
          <w:rFonts w:ascii="Times New Roman" w:hAnsi="Times New Roman" w:cs="Times New Roman"/>
          <w:sz w:val="24"/>
          <w:szCs w:val="24"/>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E74815">
        <w:rPr>
          <w:rStyle w:val="Sprotnaopomba-sklic"/>
          <w:rFonts w:ascii="Times New Roman" w:hAnsi="Times New Roman" w:cs="Times New Roman"/>
          <w:sz w:val="24"/>
          <w:szCs w:val="24"/>
        </w:rPr>
        <w:footnoteReference w:id="8"/>
      </w:r>
      <w:r w:rsidR="008F6A1A" w:rsidRPr="00E748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inicializirati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4.4.4 RAPIDNI</w:t>
      </w:r>
      <w:r w:rsidR="00D91C73" w:rsidRPr="00E74815">
        <w:rPr>
          <w:rFonts w:ascii="Times New Roman" w:hAnsi="Times New Roman" w:cs="Times New Roman"/>
          <w:sz w:val="24"/>
          <w:szCs w:val="24"/>
        </w:rPr>
        <w:t xml:space="preserve"> RAZVOJ</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rapidnega razvoja</w:t>
      </w:r>
      <w:r w:rsidR="002A7375" w:rsidRPr="00E74815">
        <w:rPr>
          <w:rStyle w:val="Sprotnaopomba-sklic"/>
          <w:rFonts w:ascii="Times New Roman" w:hAnsi="Times New Roman" w:cs="Times New Roman"/>
          <w:sz w:val="24"/>
          <w:szCs w:val="24"/>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E74815">
        <w:rPr>
          <w:rStyle w:val="Sprotnaopomba-sklic"/>
          <w:rFonts w:ascii="Times New Roman" w:hAnsi="Times New Roman" w:cs="Times New Roman"/>
          <w:sz w:val="24"/>
          <w:szCs w:val="24"/>
        </w:rPr>
        <w:footnoteReference w:id="10"/>
      </w:r>
      <w:r w:rsidR="00A95CA8" w:rsidRPr="00E74815">
        <w:rPr>
          <w:rFonts w:ascii="Times New Roman" w:hAnsi="Times New Roman" w:cs="Times New Roman"/>
          <w:sz w:val="24"/>
          <w:szCs w:val="24"/>
        </w:rPr>
        <w:t>, računalniško podprto programsko inženirstvo</w:t>
      </w:r>
      <w:r w:rsidR="00A95CA8" w:rsidRPr="00E74815">
        <w:rPr>
          <w:rStyle w:val="Sprotnaopomba-sklic"/>
          <w:rFonts w:ascii="Times New Roman" w:hAnsi="Times New Roman" w:cs="Times New Roman"/>
          <w:sz w:val="24"/>
          <w:szCs w:val="24"/>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E74815">
        <w:rPr>
          <w:rStyle w:val="Sprotnaopomba-sklic"/>
          <w:rFonts w:ascii="Times New Roman" w:hAnsi="Times New Roman" w:cs="Times New Roman"/>
          <w:sz w:val="24"/>
          <w:szCs w:val="24"/>
        </w:rPr>
        <w:footnoteReference w:id="12"/>
      </w:r>
      <w:r w:rsidR="00274628" w:rsidRPr="00E74815">
        <w:rPr>
          <w:rFonts w:ascii="Times New Roman" w:hAnsi="Times New Roman" w:cs="Times New Roman"/>
          <w:sz w:val="24"/>
          <w:szCs w:val="24"/>
        </w:rPr>
        <w:t>, programske jezike četrte generacije</w:t>
      </w:r>
      <w:r w:rsidR="00274628" w:rsidRPr="00E74815">
        <w:rPr>
          <w:rStyle w:val="Sprotnaopomba-sklic"/>
          <w:rFonts w:ascii="Times New Roman" w:hAnsi="Times New Roman" w:cs="Times New Roman"/>
          <w:sz w:val="24"/>
          <w:szCs w:val="24"/>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E74815">
        <w:rPr>
          <w:rStyle w:val="Sprotnaopomba-sklic"/>
          <w:rFonts w:ascii="Times New Roman" w:hAnsi="Times New Roman" w:cs="Times New Roman"/>
          <w:sz w:val="24"/>
          <w:szCs w:val="24"/>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rapidni</w:t>
      </w:r>
      <w:r w:rsidR="00401F67" w:rsidRPr="00E74815">
        <w:rPr>
          <w:rFonts w:ascii="Times New Roman" w:hAnsi="Times New Roman" w:cs="Times New Roman"/>
          <w:sz w:val="20"/>
          <w:szCs w:val="20"/>
        </w:rPr>
        <w:t xml:space="preserve"> razvoj po Sabharwal</w:t>
      </w:r>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109534A" wp14:editId="5DCCE020">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evokacijskih tehnik viharjenja možganov</w:t>
      </w:r>
      <w:r w:rsidR="00571FB4" w:rsidRPr="00E74815">
        <w:rPr>
          <w:rStyle w:val="Sprotnaopomba-sklic"/>
          <w:rFonts w:ascii="Times New Roman" w:hAnsi="Times New Roman" w:cs="Times New Roman"/>
          <w:sz w:val="24"/>
          <w:szCs w:val="24"/>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informacije eksploatacije prototipa, rektifikacij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 xml:space="preserve">Pristop upošteva razvoj na način </w:t>
      </w:r>
      <w:r w:rsidR="00E04E12" w:rsidRPr="00E74815">
        <w:rPr>
          <w:rFonts w:ascii="Times New Roman" w:hAnsi="Times New Roman" w:cs="Times New Roman"/>
          <w:sz w:val="24"/>
          <w:szCs w:val="24"/>
        </w:rPr>
        <w:lastRenderedPageBreak/>
        <w:t>skupnega načrtovanja</w:t>
      </w:r>
      <w:r w:rsidR="00B65C24" w:rsidRPr="00E74815">
        <w:rPr>
          <w:rStyle w:val="Sprotnaopomba-sklic"/>
          <w:rFonts w:ascii="Times New Roman" w:hAnsi="Times New Roman" w:cs="Times New Roman"/>
          <w:sz w:val="24"/>
          <w:szCs w:val="24"/>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r w:rsidRPr="00E74815">
        <w:rPr>
          <w:rFonts w:ascii="Times New Roman" w:hAnsi="Times New Roman" w:cs="Times New Roman"/>
          <w:i/>
          <w:sz w:val="24"/>
          <w:szCs w:val="24"/>
        </w:rPr>
        <w:t>Unified Process</w:t>
      </w:r>
      <w:r w:rsidR="00934ACD" w:rsidRPr="00E74815">
        <w:rPr>
          <w:rStyle w:val="Sprotnaopomba-sklic"/>
          <w:rFonts w:ascii="Times New Roman" w:hAnsi="Times New Roman" w:cs="Times New Roman"/>
          <w:i/>
          <w:sz w:val="24"/>
          <w:szCs w:val="24"/>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E74815">
        <w:rPr>
          <w:rStyle w:val="Sprotnaopomba-sklic"/>
          <w:rFonts w:ascii="Times New Roman" w:hAnsi="Times New Roman" w:cs="Times New Roman"/>
          <w:sz w:val="24"/>
          <w:szCs w:val="24"/>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inkrementalnem</w:t>
      </w:r>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Unificiran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r w:rsidR="00872FE8" w:rsidRPr="00E74815">
        <w:rPr>
          <w:rFonts w:ascii="Times New Roman" w:hAnsi="Times New Roman" w:cs="Times New Roman"/>
          <w:sz w:val="24"/>
          <w:szCs w:val="24"/>
        </w:rPr>
        <w:t>unificiranega</w:t>
      </w:r>
      <w:r w:rsidRPr="00E74815">
        <w:rPr>
          <w:rFonts w:ascii="Times New Roman" w:hAnsi="Times New Roman" w:cs="Times New Roman"/>
          <w:sz w:val="24"/>
          <w:szCs w:val="24"/>
        </w:rPr>
        <w:t xml:space="preserve"> jezika modeliranja</w:t>
      </w:r>
      <w:r w:rsidR="0041003C" w:rsidRPr="00E74815">
        <w:rPr>
          <w:rStyle w:val="Sprotnaopomba-sklic"/>
          <w:rFonts w:ascii="Times New Roman" w:hAnsi="Times New Roman" w:cs="Times New Roman"/>
          <w:sz w:val="24"/>
          <w:szCs w:val="24"/>
        </w:rPr>
        <w:footnoteReference w:id="19"/>
      </w:r>
      <w:r w:rsidRPr="00E74815">
        <w:rPr>
          <w:rFonts w:ascii="Times New Roman" w:hAnsi="Times New Roman" w:cs="Times New Roman"/>
          <w:sz w:val="24"/>
          <w:szCs w:val="24"/>
        </w:rPr>
        <w:t xml:space="preserve"> in povezanega unificiranega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Slika 4.14 Unificiran procesni model po Pressman in Maxim</w:t>
      </w:r>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7BF05D8" wp14:editId="164FE2B9">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Unifi</w:t>
      </w:r>
      <w:r w:rsidR="00695462" w:rsidRPr="00E74815">
        <w:rPr>
          <w:rFonts w:ascii="Times New Roman" w:hAnsi="Times New Roman" w:cs="Times New Roman"/>
          <w:sz w:val="24"/>
          <w:szCs w:val="24"/>
        </w:rPr>
        <w:t>ciran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pripročniku, ki opisuje lastnosti in funkcije uporabe sistema. </w:t>
      </w:r>
      <w:r w:rsidR="002B6D65" w:rsidRPr="00E74815">
        <w:rPr>
          <w:rFonts w:ascii="Times New Roman" w:hAnsi="Times New Roman" w:cs="Times New Roman"/>
          <w:sz w:val="24"/>
          <w:szCs w:val="24"/>
        </w:rPr>
        <w:t>Faza elaboracij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1B98FFA" wp14:editId="16D52936">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Iteracija znotraj modela je podprta v obe smeri. Vsaka faza se lahko izvede iterativno z inkrementiranimi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inkrement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Slika 4.16 temeljni delovni tokovi in faze unificiranega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A9AC9B9" wp14:editId="6F396E29">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E74815">
        <w:rPr>
          <w:rStyle w:val="Sprotnaopomba-sklic"/>
          <w:rFonts w:ascii="Times New Roman" w:hAnsi="Times New Roman" w:cs="Times New Roman"/>
          <w:sz w:val="24"/>
          <w:szCs w:val="24"/>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E74815">
        <w:rPr>
          <w:rStyle w:val="Sprotnaopomba-sklic"/>
          <w:rFonts w:ascii="Times New Roman" w:hAnsi="Times New Roman" w:cs="Times New Roman"/>
          <w:sz w:val="24"/>
          <w:szCs w:val="24"/>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Pressman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prenapih</w:t>
      </w:r>
      <w:r w:rsidR="001F06BA" w:rsidRPr="00E74815">
        <w:rPr>
          <w:rFonts w:ascii="Times New Roman" w:hAnsi="Times New Roman" w:cs="Times New Roman"/>
          <w:sz w:val="24"/>
          <w:szCs w:val="24"/>
        </w:rPr>
        <w:t>njenost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Ker je razvoj v organizacijah velikokrat situiran okoli ekip je Watts Humphrey razširil spoznanja iz vpeljave osebnega modela in predstavil ekipni</w:t>
      </w:r>
      <w:r w:rsidRPr="00E74815">
        <w:rPr>
          <w:rStyle w:val="Sprotnaopomba-sklic"/>
          <w:rFonts w:ascii="Times New Roman" w:hAnsi="Times New Roman" w:cs="Times New Roman"/>
          <w:sz w:val="24"/>
          <w:szCs w:val="24"/>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E74815">
        <w:rPr>
          <w:rStyle w:val="Sprotnaopomba-sklic"/>
          <w:rFonts w:ascii="Times New Roman" w:hAnsi="Times New Roman" w:cs="Times New Roman"/>
          <w:sz w:val="24"/>
          <w:szCs w:val="24"/>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Slika 4.17 odstotek dovoljenih sprememb glede na izdajo po Peters</w:t>
      </w:r>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943FE54" wp14:editId="1080917E">
            <wp:extent cx="3681046" cy="1923489"/>
            <wp:effectExtent l="0" t="0" r="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680297" cy="1923098"/>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nih in inkrementalnih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Beck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r w:rsidR="005E622F" w:rsidRPr="00E74815">
        <w:rPr>
          <w:rFonts w:ascii="Times New Roman" w:hAnsi="Times New Roman" w:cs="Times New Roman"/>
          <w:sz w:val="24"/>
          <w:szCs w:val="24"/>
        </w:rPr>
        <w:t>Individuals and interactions over processes and tools</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w</w:t>
      </w:r>
      <w:r w:rsidR="005E622F" w:rsidRPr="00E74815">
        <w:rPr>
          <w:rFonts w:ascii="Times New Roman" w:hAnsi="Times New Roman" w:cs="Times New Roman"/>
          <w:sz w:val="24"/>
          <w:szCs w:val="24"/>
        </w:rPr>
        <w:t>orking software over comprehensing document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c</w:t>
      </w:r>
      <w:r w:rsidR="005E622F" w:rsidRPr="00E74815">
        <w:rPr>
          <w:rFonts w:ascii="Times New Roman" w:hAnsi="Times New Roman" w:cs="Times New Roman"/>
          <w:sz w:val="24"/>
          <w:szCs w:val="24"/>
        </w:rPr>
        <w:t>ustomer collaboration over contract negoti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r</w:t>
      </w:r>
      <w:r w:rsidR="005E622F" w:rsidRPr="00E74815">
        <w:rPr>
          <w:rFonts w:ascii="Times New Roman" w:hAnsi="Times New Roman" w:cs="Times New Roman"/>
          <w:sz w:val="24"/>
          <w:szCs w:val="24"/>
        </w:rPr>
        <w:t xml:space="preserve">esponding to change pver following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ena od težav. Čeprav se sistem stalno testira se prav tako dogajajo spremembe, kar je v nasprotju s priporočili Brooksa in drugih</w:t>
      </w:r>
      <w:r w:rsidRPr="00E74815">
        <w:rPr>
          <w:rStyle w:val="Sprotnaopomba-sklic"/>
          <w:rFonts w:ascii="Times New Roman" w:hAnsi="Times New Roman" w:cs="Times New Roman"/>
          <w:sz w:val="24"/>
          <w:szCs w:val="24"/>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Čeprav agilne metode slonijo na inkrementalnem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načela agilnega pristopa po Sommerville</w:t>
      </w:r>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F5A525C" wp14:editId="3716671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r w:rsidR="000C5681">
        <w:rPr>
          <w:rFonts w:ascii="Times New Roman" w:hAnsi="Times New Roman" w:cs="Times New Roman"/>
          <w:sz w:val="24"/>
          <w:szCs w:val="24"/>
        </w:rPr>
        <w:t>DeMarco</w:t>
      </w:r>
      <w:r w:rsidR="00905EB2">
        <w:rPr>
          <w:rFonts w:ascii="Times New Roman" w:hAnsi="Times New Roman" w:cs="Times New Roman"/>
          <w:sz w:val="24"/>
          <w:szCs w:val="24"/>
        </w:rPr>
        <w:t xml:space="preserve"> in Boehm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Pr>
          <w:rStyle w:val="Sprotnaopomba-sklic"/>
          <w:rFonts w:ascii="Times New Roman" w:hAnsi="Times New Roman" w:cs="Times New Roman"/>
          <w:sz w:val="24"/>
          <w:szCs w:val="24"/>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Pressman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ki opisujejo potreben outpu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E74815">
        <w:rPr>
          <w:rStyle w:val="Sprotnaopomba-sklic"/>
          <w:rFonts w:ascii="Times New Roman" w:hAnsi="Times New Roman" w:cs="Times New Roman"/>
          <w:sz w:val="24"/>
          <w:szCs w:val="24"/>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E74815">
        <w:rPr>
          <w:rStyle w:val="Sprotnaopomba-sklic"/>
          <w:rFonts w:ascii="Times New Roman" w:hAnsi="Times New Roman" w:cs="Times New Roman"/>
          <w:sz w:val="24"/>
          <w:szCs w:val="24"/>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ga programiranja po Pressman in Maxim</w:t>
      </w:r>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717EBF9D" wp14:editId="2689E272">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7B2CBA">
        <w:rPr>
          <w:rStyle w:val="Sprotnaopomba-sklic"/>
          <w:rFonts w:ascii="Times New Roman" w:hAnsi="Times New Roman" w:cs="Times New Roman"/>
          <w:noProof/>
          <w:sz w:val="20"/>
          <w:szCs w:val="20"/>
          <w:lang w:eastAsia="sl-SI"/>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2C1055C" wp14:editId="11F75B03">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po teoriji Petersa</w:t>
      </w:r>
      <w:r w:rsidR="00DF0503" w:rsidRPr="007B2CBA">
        <w:rPr>
          <w:rFonts w:ascii="Times New Roman" w:hAnsi="Times New Roman" w:cs="Times New Roman"/>
          <w:sz w:val="20"/>
          <w:szCs w:val="20"/>
        </w:rPr>
        <w:t xml:space="preserve"> in Pressman in Maxim</w:t>
      </w:r>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96B4B98" wp14:editId="043FE754">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E74815">
        <w:rPr>
          <w:rStyle w:val="Sprotnaopomba-sklic"/>
          <w:rFonts w:ascii="Times New Roman" w:hAnsi="Times New Roman" w:cs="Times New Roman"/>
          <w:sz w:val="24"/>
          <w:szCs w:val="24"/>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Peters</w:t>
      </w: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229A4494" wp14:editId="1345AB0C">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Pr>
          <w:rStyle w:val="Sprotnaopomba-sklic"/>
          <w:rFonts w:ascii="Times New Roman" w:hAnsi="Times New Roman" w:cs="Times New Roman"/>
          <w:sz w:val="24"/>
          <w:szCs w:val="24"/>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Pr>
          <w:rStyle w:val="Sprotnaopomba-sklic"/>
          <w:rFonts w:ascii="Times New Roman" w:hAnsi="Times New Roman" w:cs="Times New Roman"/>
          <w:sz w:val="24"/>
          <w:szCs w:val="24"/>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inkremen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Pr>
          <w:rStyle w:val="Sprotnaopomba-sklic"/>
          <w:rFonts w:ascii="Times New Roman" w:hAnsi="Times New Roman" w:cs="Times New Roman"/>
          <w:sz w:val="24"/>
          <w:szCs w:val="24"/>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validirajo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manageme</w:t>
      </w:r>
      <w:r w:rsidR="00E83FC2">
        <w:rPr>
          <w:rFonts w:ascii="Times New Roman" w:hAnsi="Times New Roman" w:cs="Times New Roman"/>
          <w:sz w:val="24"/>
          <w:szCs w:val="24"/>
        </w:rPr>
        <w:t>nta,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367C58">
        <w:rPr>
          <w:rFonts w:ascii="Times New Roman" w:hAnsi="Times New Roman" w:cs="Times New Roman"/>
          <w:sz w:val="24"/>
          <w:szCs w:val="24"/>
        </w:rPr>
        <w:t>SCRUM MODEL</w:t>
      </w:r>
    </w:p>
    <w:p w:rsidR="00AF1202" w:rsidRDefault="0088099F" w:rsidP="00BC2855">
      <w:pPr>
        <w:contextualSpacing/>
        <w:jc w:val="both"/>
        <w:rPr>
          <w:rFonts w:ascii="Times New Roman" w:hAnsi="Times New Roman" w:cs="Times New Roman"/>
          <w:sz w:val="24"/>
          <w:szCs w:val="24"/>
        </w:rPr>
      </w:pPr>
      <w:r>
        <w:rPr>
          <w:rFonts w:ascii="Times New Roman" w:hAnsi="Times New Roman" w:cs="Times New Roman"/>
          <w:sz w:val="24"/>
          <w:szCs w:val="24"/>
        </w:rPr>
        <w:t>Scrum</w:t>
      </w:r>
      <w:r w:rsidR="00C751FE">
        <w:rPr>
          <w:rStyle w:val="Sprotnaopomba-sklic"/>
          <w:rFonts w:ascii="Times New Roman" w:hAnsi="Times New Roman" w:cs="Times New Roman"/>
          <w:sz w:val="24"/>
          <w:szCs w:val="24"/>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inkrementalnega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r w:rsidR="00AF1202">
        <w:rPr>
          <w:rFonts w:ascii="Times New Roman" w:hAnsi="Times New Roman" w:cs="Times New Roman"/>
          <w:sz w:val="24"/>
          <w:szCs w:val="24"/>
        </w:rPr>
        <w:t>Scrum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inkrement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postmortem)</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w:t>
      </w:r>
      <w:r w:rsidR="00063899">
        <w:rPr>
          <w:rFonts w:ascii="Times New Roman" w:hAnsi="Times New Roman" w:cs="Times New Roman"/>
          <w:sz w:val="24"/>
          <w:szCs w:val="24"/>
        </w:rPr>
        <w:t xml:space="preserve">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w:t>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Slika 4.23 osnovne faze scrum procesa po Sommerville</w:t>
      </w:r>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72BFB78F" wp14:editId="3FF1DEBD">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r w:rsidR="00F454B7">
        <w:rPr>
          <w:rFonts w:ascii="Times New Roman" w:hAnsi="Times New Roman" w:cs="Times New Roman"/>
          <w:sz w:val="24"/>
          <w:szCs w:val="24"/>
        </w:rPr>
        <w:t>scru</w:t>
      </w:r>
      <w:r w:rsidR="00A424F0">
        <w:rPr>
          <w:rFonts w:ascii="Times New Roman" w:hAnsi="Times New Roman" w:cs="Times New Roman"/>
          <w:sz w:val="24"/>
          <w:szCs w:val="24"/>
        </w:rPr>
        <w:t xml:space="preserve">m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podroben prikaz poteka Scrum modela po Pressman in Maxim</w:t>
      </w:r>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62FFF234" wp14:editId="0FFB927B">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Sprinte sestavljajo delovne enote, ki so definirane z zahtevami napisanimi v dnevniku zaostankov</w:t>
      </w:r>
      <w:r w:rsidR="00122521">
        <w:rPr>
          <w:rFonts w:ascii="Times New Roman" w:hAnsi="Times New Roman" w:cs="Times New Roman"/>
          <w:sz w:val="24"/>
          <w:szCs w:val="24"/>
        </w:rPr>
        <w:t xml:space="preserve">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Pr>
          <w:rStyle w:val="Sprotnaopomba-sklic"/>
          <w:rFonts w:ascii="Times New Roman" w:hAnsi="Times New Roman" w:cs="Times New Roman"/>
          <w:sz w:val="24"/>
          <w:szCs w:val="24"/>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itev prioritet in identifikacija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r w:rsidR="006469AA">
        <w:rPr>
          <w:rFonts w:ascii="Times New Roman" w:hAnsi="Times New Roman" w:cs="Times New Roman"/>
          <w:sz w:val="24"/>
          <w:szCs w:val="24"/>
        </w:rPr>
        <w:t>ciklel</w:t>
      </w:r>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w:t>
      </w:r>
      <w:r w:rsidR="008A754B">
        <w:rPr>
          <w:rFonts w:ascii="Times New Roman" w:hAnsi="Times New Roman" w:cs="Times New Roman"/>
          <w:sz w:val="24"/>
          <w:szCs w:val="24"/>
        </w:rPr>
        <w:t>kratki</w:t>
      </w:r>
      <w:r w:rsidR="00366C66">
        <w:rPr>
          <w:rFonts w:ascii="Times New Roman" w:hAnsi="Times New Roman" w:cs="Times New Roman"/>
          <w:sz w:val="24"/>
          <w:szCs w:val="24"/>
        </w:rPr>
        <w:t xml:space="preserve"> </w:t>
      </w:r>
      <w:r w:rsidR="00366C66">
        <w:rPr>
          <w:rFonts w:ascii="Times New Roman" w:hAnsi="Times New Roman" w:cs="Times New Roman"/>
          <w:sz w:val="24"/>
          <w:szCs w:val="24"/>
        </w:rPr>
        <w:t>(tipično do 15 min)</w:t>
      </w:r>
      <w:r w:rsidR="00366C66">
        <w:rPr>
          <w:rFonts w:ascii="Times New Roman" w:hAnsi="Times New Roman" w:cs="Times New Roman"/>
          <w:sz w:val="24"/>
          <w:szCs w:val="24"/>
        </w:rPr>
        <w:t xml:space="preserve">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scrum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bookmarkStart w:id="0" w:name="_GoBack"/>
      <w:bookmarkEnd w:id="0"/>
    </w:p>
    <w:p w:rsidR="00063899" w:rsidRDefault="00063899" w:rsidP="00BC2855">
      <w:pPr>
        <w:contextualSpacing/>
        <w:jc w:val="both"/>
        <w:rPr>
          <w:rFonts w:ascii="Times New Roman" w:hAnsi="Times New Roman" w:cs="Times New Roman"/>
          <w:sz w:val="24"/>
          <w:szCs w:val="24"/>
        </w:rPr>
      </w:pPr>
    </w:p>
    <w:p w:rsidR="0020003F" w:rsidRDefault="0020003F" w:rsidP="00BC2855">
      <w:pPr>
        <w:contextualSpacing/>
        <w:jc w:val="both"/>
        <w:rPr>
          <w:rFonts w:ascii="Times New Roman" w:hAnsi="Times New Roman" w:cs="Times New Roman"/>
          <w:sz w:val="24"/>
          <w:szCs w:val="24"/>
        </w:rPr>
      </w:pPr>
    </w:p>
    <w:p w:rsidR="008A7541" w:rsidRDefault="008A7541" w:rsidP="00BC2855">
      <w:pPr>
        <w:contextualSpacing/>
        <w:jc w:val="both"/>
        <w:rPr>
          <w:rFonts w:ascii="Times New Roman" w:hAnsi="Times New Roman" w:cs="Times New Roman"/>
          <w:sz w:val="24"/>
          <w:szCs w:val="24"/>
        </w:rPr>
      </w:pPr>
    </w:p>
    <w:p w:rsidR="00367D3B" w:rsidRDefault="00367D3B" w:rsidP="00BC2855">
      <w:pPr>
        <w:contextualSpacing/>
        <w:jc w:val="both"/>
        <w:rPr>
          <w:rFonts w:ascii="Times New Roman" w:hAnsi="Times New Roman" w:cs="Times New Roman"/>
          <w:sz w:val="24"/>
          <w:szCs w:val="24"/>
        </w:rPr>
      </w:pPr>
    </w:p>
    <w:p w:rsidR="00003241" w:rsidRDefault="00003241" w:rsidP="00BC2855">
      <w:pPr>
        <w:contextualSpacing/>
        <w:jc w:val="both"/>
        <w:rPr>
          <w:rFonts w:ascii="Times New Roman" w:hAnsi="Times New Roman" w:cs="Times New Roman"/>
          <w:sz w:val="24"/>
          <w:szCs w:val="24"/>
        </w:rPr>
      </w:pPr>
    </w:p>
    <w:p w:rsidR="00003241" w:rsidRDefault="00003241" w:rsidP="00BC2855">
      <w:pPr>
        <w:contextualSpacing/>
        <w:jc w:val="both"/>
        <w:rPr>
          <w:rFonts w:ascii="Times New Roman" w:hAnsi="Times New Roman" w:cs="Times New Roman"/>
          <w:sz w:val="24"/>
          <w:szCs w:val="24"/>
        </w:rPr>
      </w:pPr>
    </w:p>
    <w:p w:rsidR="007C25C6" w:rsidRDefault="007C25C6" w:rsidP="00BC2855">
      <w:pPr>
        <w:contextualSpacing/>
        <w:jc w:val="both"/>
        <w:rPr>
          <w:rFonts w:ascii="Times New Roman" w:hAnsi="Times New Roman" w:cs="Times New Roman"/>
          <w:sz w:val="24"/>
          <w:szCs w:val="24"/>
        </w:rPr>
      </w:pPr>
    </w:p>
    <w:p w:rsidR="00316DF1" w:rsidRDefault="00316DF1" w:rsidP="00BC2855">
      <w:pPr>
        <w:jc w:val="both"/>
        <w:rPr>
          <w:rFonts w:ascii="Times New Roman" w:hAnsi="Times New Roman" w:cs="Times New Roman"/>
          <w:sz w:val="24"/>
          <w:szCs w:val="24"/>
        </w:rPr>
      </w:pPr>
    </w:p>
    <w:p w:rsidR="008B4A9B" w:rsidRPr="00E74815" w:rsidRDefault="008B4A9B" w:rsidP="00BC2855">
      <w:pPr>
        <w:jc w:val="both"/>
        <w:rPr>
          <w:rFonts w:ascii="Times New Roman" w:hAnsi="Times New Roman" w:cs="Times New Roman"/>
          <w:sz w:val="24"/>
          <w:szCs w:val="24"/>
        </w:rPr>
      </w:pPr>
    </w:p>
    <w:p w:rsidR="006C37C0" w:rsidRPr="00E74815" w:rsidRDefault="006C37C0" w:rsidP="00BC2855">
      <w:pPr>
        <w:jc w:val="both"/>
        <w:rPr>
          <w:rFonts w:ascii="Times New Roman" w:hAnsi="Times New Roman" w:cs="Times New Roman"/>
          <w:sz w:val="24"/>
          <w:szCs w:val="24"/>
        </w:rPr>
      </w:pPr>
    </w:p>
    <w:p w:rsidR="00E46D80" w:rsidRPr="00E74815" w:rsidRDefault="006041E9"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w:t>
      </w:r>
      <w:r w:rsidR="0041762E" w:rsidRPr="00E74815">
        <w:rPr>
          <w:rFonts w:ascii="Times New Roman" w:hAnsi="Times New Roman" w:cs="Times New Roman"/>
          <w:sz w:val="24"/>
          <w:szCs w:val="24"/>
        </w:rPr>
        <w:t xml:space="preserve">ampak vključuje potrebo po povratnih informacijah od koraka do koraka </w:t>
      </w:r>
      <w:r w:rsidR="0041762E" w:rsidRPr="00E74815">
        <w:rPr>
          <w:rFonts w:ascii="Times New Roman" w:hAnsi="Times New Roman" w:cs="Times New Roman"/>
          <w:sz w:val="24"/>
          <w:szCs w:val="24"/>
        </w:rPr>
        <w:fldChar w:fldCharType="begin"/>
      </w:r>
      <w:r w:rsidR="0041762E"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E74815">
        <w:rPr>
          <w:rFonts w:ascii="Times New Roman" w:hAnsi="Times New Roman" w:cs="Times New Roman"/>
          <w:sz w:val="24"/>
          <w:szCs w:val="24"/>
        </w:rPr>
        <w:fldChar w:fldCharType="separate"/>
      </w:r>
      <w:r w:rsidR="0041762E" w:rsidRPr="00E74815">
        <w:rPr>
          <w:rFonts w:ascii="Times New Roman" w:hAnsi="Times New Roman" w:cs="Times New Roman"/>
          <w:sz w:val="24"/>
          <w:szCs w:val="24"/>
        </w:rPr>
        <w:t>(Sommerville 2010, 31)</w:t>
      </w:r>
      <w:r w:rsidR="0041762E" w:rsidRPr="00E74815">
        <w:rPr>
          <w:rFonts w:ascii="Times New Roman" w:hAnsi="Times New Roman" w:cs="Times New Roman"/>
          <w:sz w:val="24"/>
          <w:szCs w:val="24"/>
        </w:rPr>
        <w:fldChar w:fldCharType="end"/>
      </w:r>
      <w:r w:rsidR="0041762E" w:rsidRPr="00E74815">
        <w:rPr>
          <w:rFonts w:ascii="Times New Roman" w:hAnsi="Times New Roman" w:cs="Times New Roman"/>
          <w:sz w:val="24"/>
          <w:szCs w:val="24"/>
        </w:rPr>
        <w:t>.</w:t>
      </w:r>
    </w:p>
    <w:p w:rsidR="00E46D80" w:rsidRPr="00E74815" w:rsidRDefault="00E46D80" w:rsidP="00BC2855">
      <w:pPr>
        <w:jc w:val="both"/>
        <w:rPr>
          <w:rFonts w:ascii="Times New Roman" w:hAnsi="Times New Roman" w:cs="Times New Roman"/>
          <w:sz w:val="24"/>
          <w:szCs w:val="24"/>
        </w:rPr>
      </w:pP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E46D80" w:rsidRPr="00E74815" w:rsidRDefault="007F7B4D" w:rsidP="007F7B4D">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B57A8A" w:rsidRPr="00E74815" w:rsidRDefault="00B71891" w:rsidP="00B71891">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lastRenderedPageBreak/>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FE3EAC"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A92C98"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857E1" w:rsidRPr="00E74815" w:rsidRDefault="009857E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essman (2014) deli modele glede na njihovo strukturo in namembnost na </w:t>
      </w:r>
      <w:r w:rsidR="001050B2" w:rsidRPr="00E74815">
        <w:rPr>
          <w:rFonts w:ascii="Times New Roman" w:hAnsi="Times New Roman" w:cs="Times New Roman"/>
          <w:sz w:val="24"/>
          <w:szCs w:val="24"/>
        </w:rPr>
        <w:t>predpisujoče</w:t>
      </w:r>
      <w:r w:rsidRPr="00E74815">
        <w:rPr>
          <w:rFonts w:ascii="Times New Roman" w:hAnsi="Times New Roman" w:cs="Times New Roman"/>
          <w:sz w:val="24"/>
          <w:szCs w:val="24"/>
        </w:rPr>
        <w:t>, specializirane, enotne, osebne in ekipne.</w:t>
      </w:r>
    </w:p>
    <w:p w:rsidR="00A92C98" w:rsidRPr="00E74815" w:rsidRDefault="00A92C98" w:rsidP="00BC2855">
      <w:pPr>
        <w:jc w:val="both"/>
        <w:rPr>
          <w:rFonts w:ascii="Times New Roman" w:hAnsi="Times New Roman" w:cs="Times New Roman"/>
          <w:sz w:val="24"/>
          <w:szCs w:val="24"/>
        </w:rPr>
      </w:pPr>
    </w:p>
    <w:p w:rsidR="00A92C98" w:rsidRPr="00E74815" w:rsidRDefault="009C0CD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539B4" w:rsidRPr="00E74815" w:rsidRDefault="00F62BDD" w:rsidP="00BC2855">
      <w:pPr>
        <w:jc w:val="both"/>
        <w:rPr>
          <w:rFonts w:ascii="Times New Roman" w:hAnsi="Times New Roman" w:cs="Times New Roman"/>
          <w:sz w:val="24"/>
          <w:szCs w:val="24"/>
        </w:rPr>
      </w:pPr>
      <w:r w:rsidRPr="00E74815">
        <w:rPr>
          <w:rFonts w:ascii="Times New Roman" w:hAnsi="Times New Roman" w:cs="Times New Roman"/>
          <w:sz w:val="24"/>
          <w:szCs w:val="24"/>
        </w:rPr>
        <w:t>Življenjski cikel razvoja programske opreme predstavlja organizacijsko shemo procesa razvoja</w:t>
      </w:r>
      <w:r w:rsidR="00AA7655" w:rsidRPr="00E74815">
        <w:rPr>
          <w:rFonts w:ascii="Times New Roman" w:hAnsi="Times New Roman" w:cs="Times New Roman"/>
          <w:sz w:val="24"/>
          <w:szCs w:val="24"/>
        </w:rPr>
        <w:t xml:space="preserve"> </w:t>
      </w:r>
      <w:r w:rsidR="00AA7655" w:rsidRPr="00E74815">
        <w:rPr>
          <w:rFonts w:ascii="Times New Roman" w:hAnsi="Times New Roman" w:cs="Times New Roman"/>
          <w:sz w:val="24"/>
          <w:szCs w:val="24"/>
        </w:rPr>
        <w:fldChar w:fldCharType="begin"/>
      </w:r>
      <w:r w:rsidR="00AA7655"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E74815">
        <w:rPr>
          <w:rFonts w:ascii="Times New Roman" w:hAnsi="Times New Roman" w:cs="Times New Roman"/>
          <w:sz w:val="24"/>
          <w:szCs w:val="24"/>
        </w:rPr>
        <w:fldChar w:fldCharType="separate"/>
      </w:r>
      <w:r w:rsidR="00AA7655" w:rsidRPr="00E74815">
        <w:rPr>
          <w:rFonts w:ascii="Times New Roman" w:hAnsi="Times New Roman" w:cs="Times New Roman"/>
          <w:sz w:val="24"/>
          <w:szCs w:val="24"/>
        </w:rPr>
        <w:t>(Glass 2002)</w:t>
      </w:r>
      <w:r w:rsidR="00AA7655" w:rsidRPr="00E74815">
        <w:rPr>
          <w:rFonts w:ascii="Times New Roman" w:hAnsi="Times New Roman" w:cs="Times New Roman"/>
          <w:sz w:val="24"/>
          <w:szCs w:val="24"/>
        </w:rPr>
        <w:fldChar w:fldCharType="end"/>
      </w:r>
      <w:r w:rsidR="00AA7655"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342B41" w:rsidRPr="00E74815" w:rsidRDefault="002F466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42B41" w:rsidRPr="00E74815" w:rsidRDefault="00342B41" w:rsidP="00BC285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sidR="0043761A">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176DB3" w:rsidRPr="00E74815" w:rsidRDefault="00176DB3" w:rsidP="00BC2855">
      <w:pPr>
        <w:jc w:val="both"/>
        <w:rPr>
          <w:rFonts w:ascii="Times New Roman" w:hAnsi="Times New Roman" w:cs="Times New Roman"/>
          <w:sz w:val="24"/>
          <w:szCs w:val="24"/>
        </w:rPr>
      </w:pPr>
    </w:p>
    <w:p w:rsidR="00176DB3" w:rsidRPr="00E74815" w:rsidRDefault="00176DB3" w:rsidP="00BC2855">
      <w:pPr>
        <w:jc w:val="both"/>
        <w:rPr>
          <w:rFonts w:ascii="Times New Roman" w:hAnsi="Times New Roman" w:cs="Times New Roman"/>
          <w:sz w:val="24"/>
          <w:szCs w:val="24"/>
        </w:rPr>
      </w:pP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176DB3" w:rsidRPr="00E74815" w:rsidRDefault="00176DB3" w:rsidP="00176DB3">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6F424D" w:rsidRPr="00E74815" w:rsidRDefault="006F424D" w:rsidP="00176DB3">
      <w:pPr>
        <w:jc w:val="both"/>
        <w:rPr>
          <w:rFonts w:ascii="Times New Roman" w:eastAsia="SegoeBook" w:hAnsi="Times New Roman" w:cs="Times New Roman"/>
          <w:sz w:val="19"/>
          <w:szCs w:val="19"/>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is software was developed by large teams working for different companies.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ich might take up to 10 years from initial specification to deployment. These plandrive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1BA9"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lastRenderedPageBreak/>
        <w:t>number of software developers in the 1990s to propose new ‘agile methods’.</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8)</w:t>
      </w:r>
      <w:r w:rsidR="005B1BA9" w:rsidRPr="00E74815">
        <w:rPr>
          <w:rFonts w:ascii="Times New Roman" w:hAnsi="Times New Roman" w:cs="Times New Roman"/>
          <w:color w:val="231F20"/>
          <w:sz w:val="20"/>
          <w:szCs w:val="20"/>
        </w:rPr>
        <w:fldChar w:fldCharType="end"/>
      </w:r>
      <w:r w:rsidR="005B1BA9" w:rsidRPr="00E74815">
        <w:rPr>
          <w:rFonts w:ascii="Times New Roman" w:hAnsi="Times New Roman" w:cs="Times New Roman"/>
          <w:color w:val="231F20"/>
          <w:sz w:val="20"/>
          <w:szCs w:val="20"/>
        </w:rPr>
        <w:t>.</w:t>
      </w:r>
    </w:p>
    <w:p w:rsidR="005B1BA9" w:rsidRPr="00E74815" w:rsidRDefault="005B1BA9" w:rsidP="006F424D">
      <w:pPr>
        <w:autoSpaceDE w:val="0"/>
        <w:autoSpaceDN w:val="0"/>
        <w:adjustRightInd w:val="0"/>
        <w:spacing w:after="0" w:line="240" w:lineRule="auto"/>
        <w:rPr>
          <w:rFonts w:ascii="Times New Roman" w:hAnsi="Times New Roman" w:cs="Times New Roman"/>
          <w:color w:val="231F20"/>
          <w:sz w:val="20"/>
          <w:szCs w:val="20"/>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6F424D" w:rsidRPr="00E74815" w:rsidRDefault="006F424D" w:rsidP="006F424D">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6F424D" w:rsidRPr="00E74815" w:rsidRDefault="006F424D" w:rsidP="006F424D">
      <w:pPr>
        <w:jc w:val="both"/>
        <w:rPr>
          <w:rFonts w:ascii="Times New Roman" w:hAnsi="Times New Roman" w:cs="Times New Roman"/>
          <w:sz w:val="24"/>
          <w:szCs w:val="24"/>
        </w:rPr>
      </w:pPr>
      <w:r w:rsidRPr="00E74815">
        <w:rPr>
          <w:rFonts w:ascii="Times New Roman" w:hAnsi="Times New Roman" w:cs="Times New Roman"/>
          <w:color w:val="231F20"/>
          <w:sz w:val="20"/>
          <w:szCs w:val="20"/>
        </w:rPr>
        <w:t>long-term value and eliminating documentation that will probably never be used.</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9)</w:t>
      </w:r>
      <w:r w:rsidR="005B1BA9" w:rsidRPr="00E74815">
        <w:rPr>
          <w:rFonts w:ascii="Times New Roman" w:hAnsi="Times New Roman" w:cs="Times New Roman"/>
          <w:color w:val="231F20"/>
          <w:sz w:val="20"/>
          <w:szCs w:val="20"/>
        </w:rPr>
        <w:fldChar w:fldCharType="end"/>
      </w:r>
    </w:p>
    <w:sectPr w:rsidR="006F424D" w:rsidRPr="00E748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6C7E" w:rsidRDefault="00786C7E" w:rsidP="004E1A4D">
      <w:pPr>
        <w:spacing w:after="0" w:line="240" w:lineRule="auto"/>
      </w:pPr>
      <w:r>
        <w:separator/>
      </w:r>
    </w:p>
  </w:endnote>
  <w:endnote w:type="continuationSeparator" w:id="0">
    <w:p w:rsidR="00786C7E" w:rsidRDefault="00786C7E"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6C7E" w:rsidRDefault="00786C7E" w:rsidP="004E1A4D">
      <w:pPr>
        <w:spacing w:after="0" w:line="240" w:lineRule="auto"/>
      </w:pPr>
      <w:r>
        <w:separator/>
      </w:r>
    </w:p>
  </w:footnote>
  <w:footnote w:type="continuationSeparator" w:id="0">
    <w:p w:rsidR="00786C7E" w:rsidRDefault="00786C7E" w:rsidP="004E1A4D">
      <w:pPr>
        <w:spacing w:after="0" w:line="240" w:lineRule="auto"/>
      </w:pPr>
      <w:r>
        <w:continuationSeparator/>
      </w:r>
    </w:p>
  </w:footnote>
  <w:footnote w:id="1">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Workflow.</w:t>
      </w:r>
    </w:p>
  </w:footnote>
  <w:footnote w:id="3">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porablja se tudi izraz modeliranje.</w:t>
      </w:r>
    </w:p>
  </w:footnote>
  <w:footnote w:id="4">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Commercial off-the-shelf.</w:t>
      </w:r>
    </w:p>
  </w:footnote>
  <w:footnote w:id="5">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Procesni model je vpeljalo in ga uporablja podjetje IBM.</w:t>
      </w:r>
    </w:p>
  </w:footnote>
  <w:footnote w:id="7">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Object oriented paradigm – OOP. </w:t>
      </w:r>
    </w:p>
  </w:footnote>
  <w:footnote w:id="8">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Crosscutting concerns. </w:t>
      </w:r>
    </w:p>
  </w:footnote>
  <w:footnote w:id="9">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veljavi ga IBM leta 1980. Kasneje je bil predstavljen v knjigi Jamesa Martina Rapid Application Development.</w:t>
      </w:r>
      <w:r>
        <w:rPr>
          <w:rFonts w:ascii="Times New Roman" w:hAnsi="Times New Roman" w:cs="Times New Roman"/>
        </w:rPr>
        <w:t xml:space="preserve"> Skrajšano RAD.</w:t>
      </w:r>
    </w:p>
  </w:footnote>
  <w:footnote w:id="10">
    <w:p w:rsidR="000C41D1" w:rsidRDefault="000C41D1">
      <w:pPr>
        <w:pStyle w:val="Sprotnaopomba-besedilo"/>
      </w:pPr>
      <w:r>
        <w:rPr>
          <w:rStyle w:val="Sprotnaopomba-sklic"/>
        </w:rPr>
        <w:footnoteRef/>
      </w:r>
      <w:r>
        <w:t xml:space="preserve"> (angl.) Graphical User Interface builders – GUI builders.</w:t>
      </w:r>
    </w:p>
  </w:footnote>
  <w:footnote w:id="11">
    <w:p w:rsidR="000C41D1" w:rsidRDefault="000C41D1">
      <w:pPr>
        <w:pStyle w:val="Sprotnaopomba-besedilo"/>
      </w:pPr>
      <w:r>
        <w:rPr>
          <w:rStyle w:val="Sprotnaopomba-sklic"/>
        </w:rPr>
        <w:footnoteRef/>
      </w:r>
      <w:r>
        <w:t xml:space="preserve"> (angl.) Computer Aided Software Engineering – CASE.</w:t>
      </w:r>
    </w:p>
  </w:footnote>
  <w:footnote w:id="12">
    <w:p w:rsidR="000C41D1" w:rsidRDefault="000C41D1">
      <w:pPr>
        <w:pStyle w:val="Sprotnaopomba-besedilo"/>
      </w:pPr>
      <w:r>
        <w:rPr>
          <w:rStyle w:val="Sprotnaopomba-sklic"/>
        </w:rPr>
        <w:footnoteRef/>
      </w:r>
      <w:r>
        <w:t xml:space="preserve"> (angl.) Database Management System – DBMS.</w:t>
      </w:r>
    </w:p>
  </w:footnote>
  <w:footnote w:id="13">
    <w:p w:rsidR="000C41D1" w:rsidRDefault="000C41D1">
      <w:pPr>
        <w:pStyle w:val="Sprotnaopomba-besedilo"/>
      </w:pPr>
      <w:r>
        <w:rPr>
          <w:rStyle w:val="Sprotnaopomba-sklic"/>
        </w:rPr>
        <w:footnoteRef/>
      </w:r>
      <w:r>
        <w:t xml:space="preserve"> (angl.) forth-generation programing language – 4GL. Danes (2017) v uporabi že 5GL.</w:t>
      </w:r>
    </w:p>
  </w:footnote>
  <w:footnote w:id="14">
    <w:p w:rsidR="000C41D1" w:rsidRPr="004C3992" w:rsidRDefault="000C41D1">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Time box.</w:t>
      </w:r>
    </w:p>
  </w:footnote>
  <w:footnote w:id="15">
    <w:p w:rsidR="000C41D1" w:rsidRDefault="000C41D1">
      <w:pPr>
        <w:pStyle w:val="Sprotnaopomba-besedilo"/>
      </w:pPr>
      <w:r>
        <w:rPr>
          <w:rStyle w:val="Sprotnaopomba-sklic"/>
        </w:rPr>
        <w:footnoteRef/>
      </w:r>
      <w:r>
        <w:t xml:space="preserve"> (angl.) Brainstorming.</w:t>
      </w:r>
    </w:p>
  </w:footnote>
  <w:footnote w:id="16">
    <w:p w:rsidR="000C41D1" w:rsidRDefault="000C41D1">
      <w:pPr>
        <w:pStyle w:val="Sprotnaopomba-besedilo"/>
      </w:pPr>
      <w:r>
        <w:rPr>
          <w:rStyle w:val="Sprotnaopomba-sklic"/>
        </w:rPr>
        <w:footnoteRef/>
      </w:r>
      <w:r>
        <w:t xml:space="preserve"> (angl.) Joint Application Design – JAD.</w:t>
      </w:r>
    </w:p>
  </w:footnote>
  <w:footnote w:id="17">
    <w:p w:rsidR="000C41D1" w:rsidRDefault="000C41D1">
      <w:pPr>
        <w:pStyle w:val="Sprotnaopomba-besedilo"/>
      </w:pPr>
      <w:r>
        <w:rPr>
          <w:rStyle w:val="Sprotnaopomba-sklic"/>
        </w:rPr>
        <w:footnoteRef/>
      </w:r>
      <w:r>
        <w:t xml:space="preserve"> Proces imenovan tudi Rational Unified Process (RUP) po podjetju Rational Corporation v lasti IBM.</w:t>
      </w:r>
    </w:p>
  </w:footnote>
  <w:footnote w:id="18">
    <w:p w:rsidR="000C41D1" w:rsidRDefault="000C41D1">
      <w:pPr>
        <w:pStyle w:val="Sprotnaopomba-besedilo"/>
      </w:pPr>
      <w:r>
        <w:rPr>
          <w:rStyle w:val="Sprotnaopomba-sklic"/>
        </w:rPr>
        <w:footnoteRef/>
      </w:r>
      <w:r>
        <w:t xml:space="preserve">  Ivar Jacobson, Grady Booch in James Rumbaugh.</w:t>
      </w:r>
    </w:p>
  </w:footnote>
  <w:footnote w:id="19">
    <w:p w:rsidR="000C41D1" w:rsidRDefault="000C41D1">
      <w:pPr>
        <w:pStyle w:val="Sprotnaopomba-besedilo"/>
      </w:pPr>
      <w:r>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0C41D1" w:rsidRDefault="000C41D1">
      <w:pPr>
        <w:pStyle w:val="Sprotnaopomba-besedilo"/>
      </w:pPr>
      <w:r>
        <w:rPr>
          <w:rStyle w:val="Sprotnaopomba-sklic"/>
        </w:rPr>
        <w:footnoteRef/>
      </w:r>
      <w:r>
        <w:t xml:space="preserve"> (angl.) Personal Software Process – PSP.</w:t>
      </w:r>
    </w:p>
  </w:footnote>
  <w:footnote w:id="21">
    <w:p w:rsidR="000C41D1" w:rsidRDefault="000C41D1">
      <w:pPr>
        <w:pStyle w:val="Sprotnaopomba-besedilo"/>
      </w:pPr>
      <w:r>
        <w:rPr>
          <w:rStyle w:val="Sprotnaopomba-sklic"/>
        </w:rPr>
        <w:footnoteRef/>
      </w:r>
      <w:r>
        <w:t xml:space="preserve"> (angl.) Postmortem.</w:t>
      </w:r>
    </w:p>
  </w:footnote>
  <w:footnote w:id="22">
    <w:p w:rsidR="000C41D1" w:rsidRDefault="000C41D1">
      <w:pPr>
        <w:pStyle w:val="Sprotnaopomba-besedilo"/>
      </w:pPr>
      <w:r>
        <w:rPr>
          <w:rStyle w:val="Sprotnaopomba-sklic"/>
        </w:rPr>
        <w:footnoteRef/>
      </w:r>
      <w:r>
        <w:t xml:space="preserve"> (angl.) Team Software Process – TSP.</w:t>
      </w:r>
    </w:p>
  </w:footnote>
  <w:footnote w:id="23">
    <w:p w:rsidR="000C41D1" w:rsidRDefault="000C41D1">
      <w:pPr>
        <w:pStyle w:val="Sprotnaopomba-besedilo"/>
      </w:pPr>
      <w:r>
        <w:rPr>
          <w:rStyle w:val="Sprotnaopomba-sklic"/>
        </w:rPr>
        <w:footnoteRef/>
      </w:r>
      <w:r>
        <w:t xml:space="preserve"> Release Candidate-RC, Release to Manufacturing (RTM).</w:t>
      </w:r>
    </w:p>
  </w:footnote>
  <w:footnote w:id="24">
    <w:p w:rsidR="0013505A" w:rsidRPr="00260A20" w:rsidRDefault="0013505A" w:rsidP="0013505A">
      <w:pPr>
        <w:pStyle w:val="Sprotnaopomba-besedilo"/>
        <w:rPr>
          <w:rFonts w:ascii="Times New Roman" w:hAnsi="Times New Roman" w:cs="Times New Roman"/>
        </w:rPr>
      </w:pPr>
      <w:r w:rsidRPr="00260A20">
        <w:rPr>
          <w:rStyle w:val="Sprotnaopomba-sklic"/>
          <w:rFonts w:ascii="Times New Roman" w:hAnsi="Times New Roman" w:cs="Times New Roman"/>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 w:id="25">
    <w:p w:rsidR="00083552" w:rsidRDefault="00083552">
      <w:pPr>
        <w:pStyle w:val="Sprotnaopomba-besedilo"/>
      </w:pPr>
      <w:r>
        <w:rPr>
          <w:rStyle w:val="Sprotnaopomba-sklic"/>
        </w:rPr>
        <w:footnoteRef/>
      </w:r>
      <w:r>
        <w:t xml:space="preserve"> Extreme programming.</w:t>
      </w:r>
    </w:p>
  </w:footnote>
  <w:footnote w:id="26">
    <w:p w:rsidR="009F6C40" w:rsidRDefault="009F6C40" w:rsidP="009F6C40">
      <w:pPr>
        <w:pStyle w:val="Sprotnaopomba-besedilo"/>
      </w:pPr>
      <w:r>
        <w:rPr>
          <w:rStyle w:val="Sprotnaopomba-sklic"/>
        </w:rPr>
        <w:footnoteRef/>
      </w:r>
      <w:r>
        <w:t xml:space="preserve"> Za zbiranje zgodbe se uporablja tehnika stimulacije dražljaja (angl.) Stimulus-Response scenario technique – SRS.</w:t>
      </w:r>
    </w:p>
  </w:footnote>
  <w:footnote w:id="27">
    <w:p w:rsidR="009F6C40" w:rsidRDefault="009F6C40" w:rsidP="009F6C40">
      <w:pPr>
        <w:pStyle w:val="Sprotnaopomba-besedilo"/>
      </w:pPr>
      <w:r>
        <w:rPr>
          <w:rStyle w:val="Sprotnaopomba-sklic"/>
        </w:rPr>
        <w:footnoteRef/>
      </w:r>
      <w:r>
        <w:t xml:space="preserve"> (angl.) Index score (story point)</w:t>
      </w:r>
      <w:r w:rsidR="00F94567">
        <w:t xml:space="preserve"> po Peters (2008) in cost po Pressman in Maxim (2014) </w:t>
      </w:r>
      <w:r w:rsidR="003D3CFB">
        <w:t>.</w:t>
      </w:r>
    </w:p>
  </w:footnote>
  <w:footnote w:id="28">
    <w:p w:rsidR="009F6C40" w:rsidRDefault="009F6C40" w:rsidP="009F6C40">
      <w:pPr>
        <w:pStyle w:val="Sprotnaopomba-besedilo"/>
      </w:pPr>
      <w:r>
        <w:rPr>
          <w:rStyle w:val="Sprotnaopomba-sklic"/>
        </w:rPr>
        <w:footnoteRef/>
      </w:r>
      <w:r>
        <w:t xml:space="preserve"> IBM Rational Group, 2003.</w:t>
      </w:r>
    </w:p>
  </w:footnote>
  <w:footnote w:id="29">
    <w:p w:rsidR="009F6C40" w:rsidRDefault="009F6C40" w:rsidP="009F6C40">
      <w:pPr>
        <w:pStyle w:val="Sprotnaopomba-besedilo"/>
      </w:pPr>
      <w:r>
        <w:rPr>
          <w:rStyle w:val="Sprotnaopomba-sklic"/>
        </w:rPr>
        <w:footnoteRef/>
      </w:r>
      <w:r>
        <w:t xml:space="preserve"> (angl.) Design to cost.</w:t>
      </w:r>
    </w:p>
  </w:footnote>
  <w:footnote w:id="30">
    <w:p w:rsidR="00985582" w:rsidRDefault="00985582">
      <w:pPr>
        <w:pStyle w:val="Sprotnaopomba-besedilo"/>
      </w:pPr>
      <w:r>
        <w:rPr>
          <w:rStyle w:val="Sprotnaopomba-sklic"/>
        </w:rPr>
        <w:footnoteRef/>
      </w:r>
      <w:r>
        <w:t xml:space="preserve"> </w:t>
      </w:r>
      <w:r w:rsidR="00726A65">
        <w:t>(angl.)</w:t>
      </w:r>
      <w:r w:rsidR="00C66673">
        <w:t xml:space="preserve"> </w:t>
      </w:r>
      <w:r>
        <w:t>Keep it simple.</w:t>
      </w:r>
    </w:p>
  </w:footnote>
  <w:footnote w:id="31">
    <w:p w:rsidR="00902B9C" w:rsidRDefault="00902B9C">
      <w:pPr>
        <w:pStyle w:val="Sprotnaopomba-besedilo"/>
      </w:pPr>
      <w:r>
        <w:rPr>
          <w:rStyle w:val="Sprotnaopomba-sklic"/>
        </w:rPr>
        <w:footnoteRef/>
      </w:r>
      <w:r>
        <w:t xml:space="preserve"> </w:t>
      </w:r>
      <w:r w:rsidR="00FE5CB8">
        <w:t>(angl.) Class responsibility collaborator.</w:t>
      </w:r>
      <w:r w:rsidR="000E57BB">
        <w:t xml:space="preserve"> Orodje za viharjenje možganov.</w:t>
      </w:r>
    </w:p>
  </w:footnote>
  <w:footnote w:id="32">
    <w:p w:rsidR="00B610D0" w:rsidRDefault="00B610D0">
      <w:pPr>
        <w:pStyle w:val="Sprotnaopomba-besedilo"/>
      </w:pPr>
      <w:r>
        <w:rPr>
          <w:rStyle w:val="Sprotnaopomba-sklic"/>
        </w:rPr>
        <w:footnoteRef/>
      </w:r>
      <w:r>
        <w:t xml:space="preserve"> (angl.) Spike solution.</w:t>
      </w:r>
    </w:p>
  </w:footnote>
  <w:footnote w:id="33">
    <w:p w:rsidR="00C751FE" w:rsidRDefault="00C751FE">
      <w:pPr>
        <w:pStyle w:val="Sprotnaopomba-besedilo"/>
      </w:pPr>
      <w:r>
        <w:rPr>
          <w:rStyle w:val="Sprotnaopomba-sklic"/>
        </w:rPr>
        <w:footnoteRef/>
      </w:r>
      <w:r>
        <w:t xml:space="preserve"> </w:t>
      </w:r>
      <w:r>
        <w:t xml:space="preserve">Metoda vzpostavitve igre v rugbyu pri kateri se soigralci držijo skupaj in poskušajo pridobiti posest nad žogo s potiskanjem nasprotnikov z rameni v </w:t>
      </w:r>
      <w:r>
        <w:t>enaki</w:t>
      </w:r>
      <w:r>
        <w:t xml:space="preserve"> formaciji.</w:t>
      </w:r>
    </w:p>
  </w:footnote>
  <w:footnote w:id="34">
    <w:p w:rsidR="007C25C6" w:rsidRDefault="007C25C6">
      <w:pPr>
        <w:pStyle w:val="Sprotnaopomba-besedilo"/>
      </w:pPr>
      <w:r>
        <w:rPr>
          <w:rStyle w:val="Sprotnaopomba-sklic"/>
        </w:rPr>
        <w:footnoteRef/>
      </w:r>
      <w:r>
        <w:t xml:space="preserve"> (angl.) Backlo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3">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4">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7">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3"/>
  </w:num>
  <w:num w:numId="2">
    <w:abstractNumId w:val="0"/>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F9D"/>
    <w:rsid w:val="00003241"/>
    <w:rsid w:val="00003395"/>
    <w:rsid w:val="000042F7"/>
    <w:rsid w:val="00004373"/>
    <w:rsid w:val="0000544D"/>
    <w:rsid w:val="00005D94"/>
    <w:rsid w:val="0000734E"/>
    <w:rsid w:val="00010D32"/>
    <w:rsid w:val="00012CA6"/>
    <w:rsid w:val="00013951"/>
    <w:rsid w:val="000141A6"/>
    <w:rsid w:val="00014986"/>
    <w:rsid w:val="00014D96"/>
    <w:rsid w:val="000151F2"/>
    <w:rsid w:val="00015476"/>
    <w:rsid w:val="000157B8"/>
    <w:rsid w:val="00015831"/>
    <w:rsid w:val="00015A4C"/>
    <w:rsid w:val="00015BAC"/>
    <w:rsid w:val="0001620B"/>
    <w:rsid w:val="00016A85"/>
    <w:rsid w:val="00016ACE"/>
    <w:rsid w:val="00016DC4"/>
    <w:rsid w:val="0001753D"/>
    <w:rsid w:val="00020CEC"/>
    <w:rsid w:val="000218A6"/>
    <w:rsid w:val="00022359"/>
    <w:rsid w:val="000224EF"/>
    <w:rsid w:val="00023338"/>
    <w:rsid w:val="0002374C"/>
    <w:rsid w:val="00023D0D"/>
    <w:rsid w:val="00024857"/>
    <w:rsid w:val="00026AD1"/>
    <w:rsid w:val="00026E75"/>
    <w:rsid w:val="00027954"/>
    <w:rsid w:val="00030DEE"/>
    <w:rsid w:val="000312E2"/>
    <w:rsid w:val="00032FD1"/>
    <w:rsid w:val="000338AA"/>
    <w:rsid w:val="00033CF9"/>
    <w:rsid w:val="000341B8"/>
    <w:rsid w:val="00034A42"/>
    <w:rsid w:val="00034D87"/>
    <w:rsid w:val="00035CFC"/>
    <w:rsid w:val="00035DB3"/>
    <w:rsid w:val="00035DB5"/>
    <w:rsid w:val="000360D3"/>
    <w:rsid w:val="00036FD7"/>
    <w:rsid w:val="000402D8"/>
    <w:rsid w:val="00040B68"/>
    <w:rsid w:val="000419BA"/>
    <w:rsid w:val="0004231A"/>
    <w:rsid w:val="00044D71"/>
    <w:rsid w:val="000456B1"/>
    <w:rsid w:val="00045AE8"/>
    <w:rsid w:val="00045D68"/>
    <w:rsid w:val="00046493"/>
    <w:rsid w:val="00050130"/>
    <w:rsid w:val="00052597"/>
    <w:rsid w:val="00052C45"/>
    <w:rsid w:val="00054D19"/>
    <w:rsid w:val="000565FC"/>
    <w:rsid w:val="00060195"/>
    <w:rsid w:val="0006089E"/>
    <w:rsid w:val="000609FD"/>
    <w:rsid w:val="00060D62"/>
    <w:rsid w:val="00060DBD"/>
    <w:rsid w:val="0006110E"/>
    <w:rsid w:val="00062386"/>
    <w:rsid w:val="000627BE"/>
    <w:rsid w:val="0006294C"/>
    <w:rsid w:val="00062ECF"/>
    <w:rsid w:val="00063721"/>
    <w:rsid w:val="00063899"/>
    <w:rsid w:val="00064EBC"/>
    <w:rsid w:val="0006546F"/>
    <w:rsid w:val="00065F8B"/>
    <w:rsid w:val="0006629F"/>
    <w:rsid w:val="00067AC3"/>
    <w:rsid w:val="00067F92"/>
    <w:rsid w:val="000700E1"/>
    <w:rsid w:val="00070570"/>
    <w:rsid w:val="00071278"/>
    <w:rsid w:val="00071E46"/>
    <w:rsid w:val="00072728"/>
    <w:rsid w:val="00072FD9"/>
    <w:rsid w:val="00074693"/>
    <w:rsid w:val="000747A4"/>
    <w:rsid w:val="0007593D"/>
    <w:rsid w:val="00075A43"/>
    <w:rsid w:val="00076EC1"/>
    <w:rsid w:val="00077426"/>
    <w:rsid w:val="00081EC0"/>
    <w:rsid w:val="00082536"/>
    <w:rsid w:val="0008291E"/>
    <w:rsid w:val="00083552"/>
    <w:rsid w:val="00083BDF"/>
    <w:rsid w:val="000843C4"/>
    <w:rsid w:val="0008489D"/>
    <w:rsid w:val="00084B5D"/>
    <w:rsid w:val="00084B7C"/>
    <w:rsid w:val="00085258"/>
    <w:rsid w:val="000852CA"/>
    <w:rsid w:val="00085DBB"/>
    <w:rsid w:val="0008619F"/>
    <w:rsid w:val="000864CF"/>
    <w:rsid w:val="00086BF0"/>
    <w:rsid w:val="000878CC"/>
    <w:rsid w:val="0009031C"/>
    <w:rsid w:val="00090F6B"/>
    <w:rsid w:val="00093C82"/>
    <w:rsid w:val="0009451B"/>
    <w:rsid w:val="00094602"/>
    <w:rsid w:val="00095788"/>
    <w:rsid w:val="00095CE7"/>
    <w:rsid w:val="00096261"/>
    <w:rsid w:val="0009683D"/>
    <w:rsid w:val="000971D8"/>
    <w:rsid w:val="000978A4"/>
    <w:rsid w:val="00097E29"/>
    <w:rsid w:val="000A1496"/>
    <w:rsid w:val="000A14FA"/>
    <w:rsid w:val="000A2560"/>
    <w:rsid w:val="000A272D"/>
    <w:rsid w:val="000A2E37"/>
    <w:rsid w:val="000A41D0"/>
    <w:rsid w:val="000A56CB"/>
    <w:rsid w:val="000A5B9D"/>
    <w:rsid w:val="000A6612"/>
    <w:rsid w:val="000A6740"/>
    <w:rsid w:val="000A6747"/>
    <w:rsid w:val="000A6D69"/>
    <w:rsid w:val="000A7191"/>
    <w:rsid w:val="000A7A32"/>
    <w:rsid w:val="000B0EF7"/>
    <w:rsid w:val="000B1B3C"/>
    <w:rsid w:val="000B276F"/>
    <w:rsid w:val="000B3051"/>
    <w:rsid w:val="000B33C4"/>
    <w:rsid w:val="000B39A7"/>
    <w:rsid w:val="000B4C30"/>
    <w:rsid w:val="000B510A"/>
    <w:rsid w:val="000B51D4"/>
    <w:rsid w:val="000B5C9E"/>
    <w:rsid w:val="000B64A0"/>
    <w:rsid w:val="000C004A"/>
    <w:rsid w:val="000C0E42"/>
    <w:rsid w:val="000C0EFE"/>
    <w:rsid w:val="000C1671"/>
    <w:rsid w:val="000C3C35"/>
    <w:rsid w:val="000C41D1"/>
    <w:rsid w:val="000C5681"/>
    <w:rsid w:val="000C5DD5"/>
    <w:rsid w:val="000C6171"/>
    <w:rsid w:val="000D07A8"/>
    <w:rsid w:val="000D0951"/>
    <w:rsid w:val="000D1223"/>
    <w:rsid w:val="000D1792"/>
    <w:rsid w:val="000D1932"/>
    <w:rsid w:val="000D2431"/>
    <w:rsid w:val="000D3296"/>
    <w:rsid w:val="000D4102"/>
    <w:rsid w:val="000D50E0"/>
    <w:rsid w:val="000D5484"/>
    <w:rsid w:val="000D5D9F"/>
    <w:rsid w:val="000D7168"/>
    <w:rsid w:val="000E049A"/>
    <w:rsid w:val="000E04BD"/>
    <w:rsid w:val="000E097B"/>
    <w:rsid w:val="000E0DF2"/>
    <w:rsid w:val="000E0EA8"/>
    <w:rsid w:val="000E3146"/>
    <w:rsid w:val="000E38EC"/>
    <w:rsid w:val="000E3CC8"/>
    <w:rsid w:val="000E3EE7"/>
    <w:rsid w:val="000E569F"/>
    <w:rsid w:val="000E57BB"/>
    <w:rsid w:val="000E5A1F"/>
    <w:rsid w:val="000E78E5"/>
    <w:rsid w:val="000E7F74"/>
    <w:rsid w:val="000F04F1"/>
    <w:rsid w:val="000F35F5"/>
    <w:rsid w:val="000F3F44"/>
    <w:rsid w:val="000F42EB"/>
    <w:rsid w:val="000F61BE"/>
    <w:rsid w:val="000F7120"/>
    <w:rsid w:val="000F76BB"/>
    <w:rsid w:val="0010017B"/>
    <w:rsid w:val="00100421"/>
    <w:rsid w:val="0010212C"/>
    <w:rsid w:val="00102E2E"/>
    <w:rsid w:val="00103C6C"/>
    <w:rsid w:val="001050B2"/>
    <w:rsid w:val="001060F7"/>
    <w:rsid w:val="00106BF2"/>
    <w:rsid w:val="00110215"/>
    <w:rsid w:val="0011041A"/>
    <w:rsid w:val="001108AB"/>
    <w:rsid w:val="00110D6B"/>
    <w:rsid w:val="00110E85"/>
    <w:rsid w:val="00112063"/>
    <w:rsid w:val="00113966"/>
    <w:rsid w:val="00114666"/>
    <w:rsid w:val="001149C8"/>
    <w:rsid w:val="00114CE7"/>
    <w:rsid w:val="00114E0E"/>
    <w:rsid w:val="00115053"/>
    <w:rsid w:val="00115064"/>
    <w:rsid w:val="00115A70"/>
    <w:rsid w:val="00116511"/>
    <w:rsid w:val="00117604"/>
    <w:rsid w:val="0011772D"/>
    <w:rsid w:val="00121B65"/>
    <w:rsid w:val="00121DEB"/>
    <w:rsid w:val="00122521"/>
    <w:rsid w:val="00123713"/>
    <w:rsid w:val="001241CC"/>
    <w:rsid w:val="001255C9"/>
    <w:rsid w:val="00125A2C"/>
    <w:rsid w:val="00125C60"/>
    <w:rsid w:val="001279D4"/>
    <w:rsid w:val="001308D6"/>
    <w:rsid w:val="00130C13"/>
    <w:rsid w:val="00131025"/>
    <w:rsid w:val="001316C3"/>
    <w:rsid w:val="00131D43"/>
    <w:rsid w:val="0013209A"/>
    <w:rsid w:val="001325A3"/>
    <w:rsid w:val="00132831"/>
    <w:rsid w:val="00133460"/>
    <w:rsid w:val="0013388C"/>
    <w:rsid w:val="0013505A"/>
    <w:rsid w:val="00135576"/>
    <w:rsid w:val="001355D6"/>
    <w:rsid w:val="0013570F"/>
    <w:rsid w:val="001376A4"/>
    <w:rsid w:val="00142133"/>
    <w:rsid w:val="001433F9"/>
    <w:rsid w:val="001437E6"/>
    <w:rsid w:val="00143DC2"/>
    <w:rsid w:val="00144376"/>
    <w:rsid w:val="001449AB"/>
    <w:rsid w:val="00144EB2"/>
    <w:rsid w:val="0014615C"/>
    <w:rsid w:val="001507F5"/>
    <w:rsid w:val="0015166E"/>
    <w:rsid w:val="001527CF"/>
    <w:rsid w:val="001530B9"/>
    <w:rsid w:val="00153489"/>
    <w:rsid w:val="00153B7A"/>
    <w:rsid w:val="00153BFD"/>
    <w:rsid w:val="00153E3E"/>
    <w:rsid w:val="001561A4"/>
    <w:rsid w:val="0016121B"/>
    <w:rsid w:val="0016149E"/>
    <w:rsid w:val="001621A7"/>
    <w:rsid w:val="001626E3"/>
    <w:rsid w:val="00163A1E"/>
    <w:rsid w:val="001640C4"/>
    <w:rsid w:val="001649CD"/>
    <w:rsid w:val="00164D7B"/>
    <w:rsid w:val="00164EDC"/>
    <w:rsid w:val="00165786"/>
    <w:rsid w:val="00165959"/>
    <w:rsid w:val="001660F5"/>
    <w:rsid w:val="001666A0"/>
    <w:rsid w:val="0017028E"/>
    <w:rsid w:val="00171E7A"/>
    <w:rsid w:val="001726DF"/>
    <w:rsid w:val="0017341F"/>
    <w:rsid w:val="001739A5"/>
    <w:rsid w:val="00176DB3"/>
    <w:rsid w:val="0018065B"/>
    <w:rsid w:val="001817DC"/>
    <w:rsid w:val="00181D50"/>
    <w:rsid w:val="00181DA3"/>
    <w:rsid w:val="00183135"/>
    <w:rsid w:val="00183844"/>
    <w:rsid w:val="00183ACB"/>
    <w:rsid w:val="001841BB"/>
    <w:rsid w:val="00184409"/>
    <w:rsid w:val="00185D6A"/>
    <w:rsid w:val="001864EB"/>
    <w:rsid w:val="00186A01"/>
    <w:rsid w:val="00186DBF"/>
    <w:rsid w:val="00186F41"/>
    <w:rsid w:val="00187851"/>
    <w:rsid w:val="00187F2F"/>
    <w:rsid w:val="00190995"/>
    <w:rsid w:val="00190C45"/>
    <w:rsid w:val="00190E4C"/>
    <w:rsid w:val="001919EF"/>
    <w:rsid w:val="00192247"/>
    <w:rsid w:val="001928D8"/>
    <w:rsid w:val="0019295C"/>
    <w:rsid w:val="0019383C"/>
    <w:rsid w:val="00194BA3"/>
    <w:rsid w:val="00195FDD"/>
    <w:rsid w:val="001968EA"/>
    <w:rsid w:val="0019770B"/>
    <w:rsid w:val="001A1C8B"/>
    <w:rsid w:val="001A1D32"/>
    <w:rsid w:val="001A1F30"/>
    <w:rsid w:val="001A31BC"/>
    <w:rsid w:val="001A3804"/>
    <w:rsid w:val="001A4029"/>
    <w:rsid w:val="001A4309"/>
    <w:rsid w:val="001A5A0B"/>
    <w:rsid w:val="001A718B"/>
    <w:rsid w:val="001A7A7F"/>
    <w:rsid w:val="001A7C73"/>
    <w:rsid w:val="001A7EE3"/>
    <w:rsid w:val="001B002B"/>
    <w:rsid w:val="001B0730"/>
    <w:rsid w:val="001B09C3"/>
    <w:rsid w:val="001B0CD8"/>
    <w:rsid w:val="001B19AF"/>
    <w:rsid w:val="001B1DBF"/>
    <w:rsid w:val="001B1E06"/>
    <w:rsid w:val="001B1FCF"/>
    <w:rsid w:val="001B25F1"/>
    <w:rsid w:val="001B34A6"/>
    <w:rsid w:val="001B3712"/>
    <w:rsid w:val="001B3771"/>
    <w:rsid w:val="001B386E"/>
    <w:rsid w:val="001B3B94"/>
    <w:rsid w:val="001B4D37"/>
    <w:rsid w:val="001B5C65"/>
    <w:rsid w:val="001B5E6C"/>
    <w:rsid w:val="001B647C"/>
    <w:rsid w:val="001B76D0"/>
    <w:rsid w:val="001B7E38"/>
    <w:rsid w:val="001B7F3B"/>
    <w:rsid w:val="001C07BD"/>
    <w:rsid w:val="001C0EEC"/>
    <w:rsid w:val="001C0F9A"/>
    <w:rsid w:val="001C1038"/>
    <w:rsid w:val="001C2E01"/>
    <w:rsid w:val="001C30F8"/>
    <w:rsid w:val="001C3963"/>
    <w:rsid w:val="001C396D"/>
    <w:rsid w:val="001C4E9A"/>
    <w:rsid w:val="001C5DA2"/>
    <w:rsid w:val="001D0379"/>
    <w:rsid w:val="001D09D8"/>
    <w:rsid w:val="001D1FB0"/>
    <w:rsid w:val="001D2199"/>
    <w:rsid w:val="001D2C0F"/>
    <w:rsid w:val="001D4470"/>
    <w:rsid w:val="001D54A9"/>
    <w:rsid w:val="001D56E7"/>
    <w:rsid w:val="001D5F1B"/>
    <w:rsid w:val="001D67F4"/>
    <w:rsid w:val="001D67FA"/>
    <w:rsid w:val="001D7861"/>
    <w:rsid w:val="001E0352"/>
    <w:rsid w:val="001E0394"/>
    <w:rsid w:val="001E08D1"/>
    <w:rsid w:val="001E16B8"/>
    <w:rsid w:val="001E1E11"/>
    <w:rsid w:val="001E20DE"/>
    <w:rsid w:val="001E271D"/>
    <w:rsid w:val="001E27DE"/>
    <w:rsid w:val="001E371E"/>
    <w:rsid w:val="001E4FAB"/>
    <w:rsid w:val="001E52C8"/>
    <w:rsid w:val="001E5707"/>
    <w:rsid w:val="001E60AF"/>
    <w:rsid w:val="001E7BC0"/>
    <w:rsid w:val="001F01A7"/>
    <w:rsid w:val="001F01EC"/>
    <w:rsid w:val="001F06BA"/>
    <w:rsid w:val="001F08D1"/>
    <w:rsid w:val="001F1FAD"/>
    <w:rsid w:val="001F1FBA"/>
    <w:rsid w:val="001F3569"/>
    <w:rsid w:val="001F3D08"/>
    <w:rsid w:val="001F3D76"/>
    <w:rsid w:val="001F3FBE"/>
    <w:rsid w:val="001F4A4C"/>
    <w:rsid w:val="001F52E0"/>
    <w:rsid w:val="001F5FAF"/>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3580"/>
    <w:rsid w:val="00203658"/>
    <w:rsid w:val="00204083"/>
    <w:rsid w:val="002042EC"/>
    <w:rsid w:val="0020436A"/>
    <w:rsid w:val="002056F8"/>
    <w:rsid w:val="00205AE7"/>
    <w:rsid w:val="00205D9D"/>
    <w:rsid w:val="00206205"/>
    <w:rsid w:val="002065D2"/>
    <w:rsid w:val="0020688E"/>
    <w:rsid w:val="00207D11"/>
    <w:rsid w:val="0021081A"/>
    <w:rsid w:val="00210933"/>
    <w:rsid w:val="00211374"/>
    <w:rsid w:val="00211C7C"/>
    <w:rsid w:val="00212239"/>
    <w:rsid w:val="00212269"/>
    <w:rsid w:val="002123C3"/>
    <w:rsid w:val="002123F7"/>
    <w:rsid w:val="00212709"/>
    <w:rsid w:val="00212CAB"/>
    <w:rsid w:val="00213636"/>
    <w:rsid w:val="00213AA5"/>
    <w:rsid w:val="00213DBB"/>
    <w:rsid w:val="00214700"/>
    <w:rsid w:val="00215415"/>
    <w:rsid w:val="00215E3F"/>
    <w:rsid w:val="002164CD"/>
    <w:rsid w:val="002177B4"/>
    <w:rsid w:val="002201D8"/>
    <w:rsid w:val="00220744"/>
    <w:rsid w:val="002211FD"/>
    <w:rsid w:val="002216B1"/>
    <w:rsid w:val="00221AE9"/>
    <w:rsid w:val="00222008"/>
    <w:rsid w:val="002223EA"/>
    <w:rsid w:val="00223A5D"/>
    <w:rsid w:val="00223B4F"/>
    <w:rsid w:val="00225EDB"/>
    <w:rsid w:val="00227DAA"/>
    <w:rsid w:val="00227E80"/>
    <w:rsid w:val="002304AD"/>
    <w:rsid w:val="00230C2A"/>
    <w:rsid w:val="00230FDB"/>
    <w:rsid w:val="0023141C"/>
    <w:rsid w:val="0023167F"/>
    <w:rsid w:val="002334DC"/>
    <w:rsid w:val="00233ED8"/>
    <w:rsid w:val="00234943"/>
    <w:rsid w:val="002363CD"/>
    <w:rsid w:val="00236453"/>
    <w:rsid w:val="002371A6"/>
    <w:rsid w:val="00237347"/>
    <w:rsid w:val="002377E3"/>
    <w:rsid w:val="00237B16"/>
    <w:rsid w:val="00237E04"/>
    <w:rsid w:val="00240143"/>
    <w:rsid w:val="0024032D"/>
    <w:rsid w:val="00241BAD"/>
    <w:rsid w:val="00241BD2"/>
    <w:rsid w:val="00241CF9"/>
    <w:rsid w:val="00243307"/>
    <w:rsid w:val="00244D79"/>
    <w:rsid w:val="00244E13"/>
    <w:rsid w:val="00246D1C"/>
    <w:rsid w:val="00246F23"/>
    <w:rsid w:val="00247549"/>
    <w:rsid w:val="002502CD"/>
    <w:rsid w:val="00250A75"/>
    <w:rsid w:val="00250C14"/>
    <w:rsid w:val="002514C0"/>
    <w:rsid w:val="0025321B"/>
    <w:rsid w:val="00254BD4"/>
    <w:rsid w:val="00254E10"/>
    <w:rsid w:val="00256DFD"/>
    <w:rsid w:val="00260A20"/>
    <w:rsid w:val="00260E91"/>
    <w:rsid w:val="002617FC"/>
    <w:rsid w:val="00262155"/>
    <w:rsid w:val="002621CA"/>
    <w:rsid w:val="00262DE5"/>
    <w:rsid w:val="002638A0"/>
    <w:rsid w:val="002666B8"/>
    <w:rsid w:val="00266AF6"/>
    <w:rsid w:val="00267198"/>
    <w:rsid w:val="00267C4E"/>
    <w:rsid w:val="002705DA"/>
    <w:rsid w:val="002705FB"/>
    <w:rsid w:val="0027091A"/>
    <w:rsid w:val="002713E0"/>
    <w:rsid w:val="002722D7"/>
    <w:rsid w:val="00272FE1"/>
    <w:rsid w:val="00274295"/>
    <w:rsid w:val="00274628"/>
    <w:rsid w:val="00275012"/>
    <w:rsid w:val="0027553C"/>
    <w:rsid w:val="002763FB"/>
    <w:rsid w:val="002777A2"/>
    <w:rsid w:val="002778A5"/>
    <w:rsid w:val="00280E02"/>
    <w:rsid w:val="002810CC"/>
    <w:rsid w:val="002811BE"/>
    <w:rsid w:val="0028214D"/>
    <w:rsid w:val="00283131"/>
    <w:rsid w:val="00283BED"/>
    <w:rsid w:val="00286CBD"/>
    <w:rsid w:val="00286CE9"/>
    <w:rsid w:val="00286E9A"/>
    <w:rsid w:val="00286F5F"/>
    <w:rsid w:val="002915BB"/>
    <w:rsid w:val="0029190E"/>
    <w:rsid w:val="00291B22"/>
    <w:rsid w:val="00291C40"/>
    <w:rsid w:val="002925FB"/>
    <w:rsid w:val="00293183"/>
    <w:rsid w:val="00294BD5"/>
    <w:rsid w:val="00295626"/>
    <w:rsid w:val="00295899"/>
    <w:rsid w:val="00296ED0"/>
    <w:rsid w:val="0029717F"/>
    <w:rsid w:val="00297483"/>
    <w:rsid w:val="00297B77"/>
    <w:rsid w:val="00297C28"/>
    <w:rsid w:val="002A058A"/>
    <w:rsid w:val="002A1680"/>
    <w:rsid w:val="002A2C00"/>
    <w:rsid w:val="002A3B75"/>
    <w:rsid w:val="002A4EFB"/>
    <w:rsid w:val="002A55DA"/>
    <w:rsid w:val="002A59BE"/>
    <w:rsid w:val="002A5D55"/>
    <w:rsid w:val="002A5EE6"/>
    <w:rsid w:val="002A6D59"/>
    <w:rsid w:val="002A7375"/>
    <w:rsid w:val="002A77EA"/>
    <w:rsid w:val="002B0F0B"/>
    <w:rsid w:val="002B0FA8"/>
    <w:rsid w:val="002B2612"/>
    <w:rsid w:val="002B274A"/>
    <w:rsid w:val="002B2B73"/>
    <w:rsid w:val="002B4180"/>
    <w:rsid w:val="002B4347"/>
    <w:rsid w:val="002B6D65"/>
    <w:rsid w:val="002B76B9"/>
    <w:rsid w:val="002B77C1"/>
    <w:rsid w:val="002B7887"/>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6436"/>
    <w:rsid w:val="002C665C"/>
    <w:rsid w:val="002C6B8E"/>
    <w:rsid w:val="002C7222"/>
    <w:rsid w:val="002D01B6"/>
    <w:rsid w:val="002D0AFB"/>
    <w:rsid w:val="002D2837"/>
    <w:rsid w:val="002D2D1C"/>
    <w:rsid w:val="002D2D1D"/>
    <w:rsid w:val="002D32AD"/>
    <w:rsid w:val="002D3755"/>
    <w:rsid w:val="002D4E3F"/>
    <w:rsid w:val="002D58D6"/>
    <w:rsid w:val="002D5946"/>
    <w:rsid w:val="002D5DBE"/>
    <w:rsid w:val="002D6695"/>
    <w:rsid w:val="002D7403"/>
    <w:rsid w:val="002D7927"/>
    <w:rsid w:val="002E01B9"/>
    <w:rsid w:val="002E1123"/>
    <w:rsid w:val="002E15FD"/>
    <w:rsid w:val="002E1A65"/>
    <w:rsid w:val="002E1FF9"/>
    <w:rsid w:val="002E3DAF"/>
    <w:rsid w:val="002E4A23"/>
    <w:rsid w:val="002E4FFC"/>
    <w:rsid w:val="002E5FAF"/>
    <w:rsid w:val="002F150D"/>
    <w:rsid w:val="002F1B8D"/>
    <w:rsid w:val="002F1EAD"/>
    <w:rsid w:val="002F2CAF"/>
    <w:rsid w:val="002F3951"/>
    <w:rsid w:val="002F4665"/>
    <w:rsid w:val="002F4670"/>
    <w:rsid w:val="002F46B0"/>
    <w:rsid w:val="002F4D45"/>
    <w:rsid w:val="002F5FBD"/>
    <w:rsid w:val="002F62BC"/>
    <w:rsid w:val="002F656B"/>
    <w:rsid w:val="002F69AF"/>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DF1"/>
    <w:rsid w:val="0032120D"/>
    <w:rsid w:val="00322AAF"/>
    <w:rsid w:val="00322AD4"/>
    <w:rsid w:val="0032359C"/>
    <w:rsid w:val="003241B6"/>
    <w:rsid w:val="003243D6"/>
    <w:rsid w:val="003249FD"/>
    <w:rsid w:val="00326DC4"/>
    <w:rsid w:val="00327222"/>
    <w:rsid w:val="00327B34"/>
    <w:rsid w:val="00327FB0"/>
    <w:rsid w:val="003302E5"/>
    <w:rsid w:val="00330F5B"/>
    <w:rsid w:val="00332864"/>
    <w:rsid w:val="003329D8"/>
    <w:rsid w:val="00334F5C"/>
    <w:rsid w:val="003351F2"/>
    <w:rsid w:val="00335B15"/>
    <w:rsid w:val="003362E7"/>
    <w:rsid w:val="00336CCC"/>
    <w:rsid w:val="00337E13"/>
    <w:rsid w:val="003401EC"/>
    <w:rsid w:val="0034070C"/>
    <w:rsid w:val="00340C51"/>
    <w:rsid w:val="00340FBC"/>
    <w:rsid w:val="003412ED"/>
    <w:rsid w:val="00341A0F"/>
    <w:rsid w:val="003420A9"/>
    <w:rsid w:val="00342B41"/>
    <w:rsid w:val="00344DCB"/>
    <w:rsid w:val="003451AB"/>
    <w:rsid w:val="0034568A"/>
    <w:rsid w:val="003458D5"/>
    <w:rsid w:val="00345930"/>
    <w:rsid w:val="003462D9"/>
    <w:rsid w:val="0034660D"/>
    <w:rsid w:val="00347C3C"/>
    <w:rsid w:val="0035049B"/>
    <w:rsid w:val="003510CC"/>
    <w:rsid w:val="00352398"/>
    <w:rsid w:val="00352AA6"/>
    <w:rsid w:val="003533A9"/>
    <w:rsid w:val="003537F7"/>
    <w:rsid w:val="003539B4"/>
    <w:rsid w:val="003550F7"/>
    <w:rsid w:val="0035529E"/>
    <w:rsid w:val="00355CFE"/>
    <w:rsid w:val="00356867"/>
    <w:rsid w:val="00356896"/>
    <w:rsid w:val="00356C9E"/>
    <w:rsid w:val="00357512"/>
    <w:rsid w:val="003601A1"/>
    <w:rsid w:val="0036076F"/>
    <w:rsid w:val="00361204"/>
    <w:rsid w:val="003615BF"/>
    <w:rsid w:val="00362C10"/>
    <w:rsid w:val="00363333"/>
    <w:rsid w:val="00363AF7"/>
    <w:rsid w:val="00363D07"/>
    <w:rsid w:val="0036447C"/>
    <w:rsid w:val="00364E59"/>
    <w:rsid w:val="003665FE"/>
    <w:rsid w:val="00366C66"/>
    <w:rsid w:val="00367658"/>
    <w:rsid w:val="003678C9"/>
    <w:rsid w:val="00367C58"/>
    <w:rsid w:val="00367D3B"/>
    <w:rsid w:val="00370D82"/>
    <w:rsid w:val="00372314"/>
    <w:rsid w:val="00372F7C"/>
    <w:rsid w:val="00373332"/>
    <w:rsid w:val="0037336D"/>
    <w:rsid w:val="003740B8"/>
    <w:rsid w:val="00374482"/>
    <w:rsid w:val="00374569"/>
    <w:rsid w:val="00374F60"/>
    <w:rsid w:val="003768CD"/>
    <w:rsid w:val="0038017A"/>
    <w:rsid w:val="00380B67"/>
    <w:rsid w:val="00380EE3"/>
    <w:rsid w:val="00381B6C"/>
    <w:rsid w:val="003822B4"/>
    <w:rsid w:val="00383590"/>
    <w:rsid w:val="003836D8"/>
    <w:rsid w:val="00384353"/>
    <w:rsid w:val="003851D7"/>
    <w:rsid w:val="0038555D"/>
    <w:rsid w:val="00385EA4"/>
    <w:rsid w:val="00386726"/>
    <w:rsid w:val="0038755A"/>
    <w:rsid w:val="003878E1"/>
    <w:rsid w:val="00387DD4"/>
    <w:rsid w:val="00390081"/>
    <w:rsid w:val="003949E9"/>
    <w:rsid w:val="00394C15"/>
    <w:rsid w:val="00395554"/>
    <w:rsid w:val="00395D47"/>
    <w:rsid w:val="00395F1F"/>
    <w:rsid w:val="00396C17"/>
    <w:rsid w:val="00396E78"/>
    <w:rsid w:val="00397A12"/>
    <w:rsid w:val="003A2529"/>
    <w:rsid w:val="003A3412"/>
    <w:rsid w:val="003A4171"/>
    <w:rsid w:val="003A4E28"/>
    <w:rsid w:val="003A5EEB"/>
    <w:rsid w:val="003A6894"/>
    <w:rsid w:val="003A7C79"/>
    <w:rsid w:val="003B0943"/>
    <w:rsid w:val="003B0946"/>
    <w:rsid w:val="003B18AF"/>
    <w:rsid w:val="003B2A41"/>
    <w:rsid w:val="003B4B0D"/>
    <w:rsid w:val="003B4D39"/>
    <w:rsid w:val="003B53CB"/>
    <w:rsid w:val="003B5730"/>
    <w:rsid w:val="003B5E32"/>
    <w:rsid w:val="003B61D7"/>
    <w:rsid w:val="003B6CD2"/>
    <w:rsid w:val="003B6FB9"/>
    <w:rsid w:val="003B7126"/>
    <w:rsid w:val="003B7B16"/>
    <w:rsid w:val="003C0204"/>
    <w:rsid w:val="003C04A1"/>
    <w:rsid w:val="003C1502"/>
    <w:rsid w:val="003C17BA"/>
    <w:rsid w:val="003C1EF5"/>
    <w:rsid w:val="003C1FC5"/>
    <w:rsid w:val="003C3E6D"/>
    <w:rsid w:val="003C48ED"/>
    <w:rsid w:val="003C5C4D"/>
    <w:rsid w:val="003C640E"/>
    <w:rsid w:val="003C685A"/>
    <w:rsid w:val="003C6D14"/>
    <w:rsid w:val="003D016F"/>
    <w:rsid w:val="003D0212"/>
    <w:rsid w:val="003D0CFE"/>
    <w:rsid w:val="003D1775"/>
    <w:rsid w:val="003D23A0"/>
    <w:rsid w:val="003D2CF7"/>
    <w:rsid w:val="003D3533"/>
    <w:rsid w:val="003D3CFB"/>
    <w:rsid w:val="003D3E8E"/>
    <w:rsid w:val="003D4C52"/>
    <w:rsid w:val="003D50CB"/>
    <w:rsid w:val="003D55E6"/>
    <w:rsid w:val="003D7D4D"/>
    <w:rsid w:val="003E0C48"/>
    <w:rsid w:val="003E1EAE"/>
    <w:rsid w:val="003E281B"/>
    <w:rsid w:val="003E33F4"/>
    <w:rsid w:val="003E39D4"/>
    <w:rsid w:val="003E4468"/>
    <w:rsid w:val="003E4E42"/>
    <w:rsid w:val="003E6E9B"/>
    <w:rsid w:val="003E7323"/>
    <w:rsid w:val="003F0B80"/>
    <w:rsid w:val="003F26FE"/>
    <w:rsid w:val="003F4778"/>
    <w:rsid w:val="003F4887"/>
    <w:rsid w:val="003F5DF1"/>
    <w:rsid w:val="003F6000"/>
    <w:rsid w:val="003F64AA"/>
    <w:rsid w:val="003F6C76"/>
    <w:rsid w:val="003F7350"/>
    <w:rsid w:val="003F7997"/>
    <w:rsid w:val="00401EE8"/>
    <w:rsid w:val="00401F67"/>
    <w:rsid w:val="0040241E"/>
    <w:rsid w:val="00403ACA"/>
    <w:rsid w:val="00403B84"/>
    <w:rsid w:val="00403E8C"/>
    <w:rsid w:val="004041C9"/>
    <w:rsid w:val="004045D3"/>
    <w:rsid w:val="00404741"/>
    <w:rsid w:val="004068C3"/>
    <w:rsid w:val="00406B94"/>
    <w:rsid w:val="004070E9"/>
    <w:rsid w:val="0041003C"/>
    <w:rsid w:val="00410BD6"/>
    <w:rsid w:val="0041122B"/>
    <w:rsid w:val="00412B4B"/>
    <w:rsid w:val="00412E20"/>
    <w:rsid w:val="00413791"/>
    <w:rsid w:val="0041482A"/>
    <w:rsid w:val="00415007"/>
    <w:rsid w:val="004159B1"/>
    <w:rsid w:val="004166EF"/>
    <w:rsid w:val="00416750"/>
    <w:rsid w:val="0041762E"/>
    <w:rsid w:val="00417EED"/>
    <w:rsid w:val="004220DE"/>
    <w:rsid w:val="00422A55"/>
    <w:rsid w:val="00422D18"/>
    <w:rsid w:val="0042331B"/>
    <w:rsid w:val="00423446"/>
    <w:rsid w:val="00424229"/>
    <w:rsid w:val="00424CE9"/>
    <w:rsid w:val="00425119"/>
    <w:rsid w:val="0042536F"/>
    <w:rsid w:val="00427583"/>
    <w:rsid w:val="00427CC6"/>
    <w:rsid w:val="004313D3"/>
    <w:rsid w:val="0043176B"/>
    <w:rsid w:val="00432D32"/>
    <w:rsid w:val="00432F4E"/>
    <w:rsid w:val="004338A6"/>
    <w:rsid w:val="0043520F"/>
    <w:rsid w:val="004365E3"/>
    <w:rsid w:val="0043724A"/>
    <w:rsid w:val="0043761A"/>
    <w:rsid w:val="004376A8"/>
    <w:rsid w:val="00437F54"/>
    <w:rsid w:val="0044049F"/>
    <w:rsid w:val="0044061F"/>
    <w:rsid w:val="00441AD9"/>
    <w:rsid w:val="00442037"/>
    <w:rsid w:val="00442B66"/>
    <w:rsid w:val="00443231"/>
    <w:rsid w:val="0044562B"/>
    <w:rsid w:val="00445B0B"/>
    <w:rsid w:val="00446003"/>
    <w:rsid w:val="0044708A"/>
    <w:rsid w:val="00447D6D"/>
    <w:rsid w:val="00450528"/>
    <w:rsid w:val="00450BDE"/>
    <w:rsid w:val="004518B2"/>
    <w:rsid w:val="004527F8"/>
    <w:rsid w:val="004529A4"/>
    <w:rsid w:val="00452D4A"/>
    <w:rsid w:val="00453FC5"/>
    <w:rsid w:val="00454083"/>
    <w:rsid w:val="00454784"/>
    <w:rsid w:val="004570BC"/>
    <w:rsid w:val="004604FF"/>
    <w:rsid w:val="0046077D"/>
    <w:rsid w:val="00460895"/>
    <w:rsid w:val="00460FE0"/>
    <w:rsid w:val="0046105E"/>
    <w:rsid w:val="00461314"/>
    <w:rsid w:val="004617E3"/>
    <w:rsid w:val="0046191A"/>
    <w:rsid w:val="00462079"/>
    <w:rsid w:val="00462B74"/>
    <w:rsid w:val="00463140"/>
    <w:rsid w:val="00463301"/>
    <w:rsid w:val="00463858"/>
    <w:rsid w:val="00463F62"/>
    <w:rsid w:val="00464834"/>
    <w:rsid w:val="00465DB0"/>
    <w:rsid w:val="0046641B"/>
    <w:rsid w:val="004668BC"/>
    <w:rsid w:val="00466E17"/>
    <w:rsid w:val="00466E82"/>
    <w:rsid w:val="0047076E"/>
    <w:rsid w:val="00470C6B"/>
    <w:rsid w:val="00471B51"/>
    <w:rsid w:val="00473073"/>
    <w:rsid w:val="004731A8"/>
    <w:rsid w:val="0047362A"/>
    <w:rsid w:val="0047377A"/>
    <w:rsid w:val="00473BA8"/>
    <w:rsid w:val="00473CDF"/>
    <w:rsid w:val="00473DC1"/>
    <w:rsid w:val="0047482C"/>
    <w:rsid w:val="00475A27"/>
    <w:rsid w:val="004760E5"/>
    <w:rsid w:val="00476D8E"/>
    <w:rsid w:val="00476FE9"/>
    <w:rsid w:val="00477112"/>
    <w:rsid w:val="004778DE"/>
    <w:rsid w:val="00477D99"/>
    <w:rsid w:val="00481CF1"/>
    <w:rsid w:val="004821D3"/>
    <w:rsid w:val="004825B7"/>
    <w:rsid w:val="00483643"/>
    <w:rsid w:val="0048448A"/>
    <w:rsid w:val="004853B8"/>
    <w:rsid w:val="004857AD"/>
    <w:rsid w:val="00487578"/>
    <w:rsid w:val="004903EF"/>
    <w:rsid w:val="00490562"/>
    <w:rsid w:val="00490907"/>
    <w:rsid w:val="00491454"/>
    <w:rsid w:val="00491ED7"/>
    <w:rsid w:val="00491F21"/>
    <w:rsid w:val="004923D9"/>
    <w:rsid w:val="00492544"/>
    <w:rsid w:val="004925F6"/>
    <w:rsid w:val="00492C98"/>
    <w:rsid w:val="00494099"/>
    <w:rsid w:val="00496D63"/>
    <w:rsid w:val="0049744E"/>
    <w:rsid w:val="00497F52"/>
    <w:rsid w:val="004A04C5"/>
    <w:rsid w:val="004A103D"/>
    <w:rsid w:val="004A184F"/>
    <w:rsid w:val="004A214D"/>
    <w:rsid w:val="004A3F9A"/>
    <w:rsid w:val="004A4210"/>
    <w:rsid w:val="004A4688"/>
    <w:rsid w:val="004A4A46"/>
    <w:rsid w:val="004A4D2B"/>
    <w:rsid w:val="004A4DEB"/>
    <w:rsid w:val="004A61FF"/>
    <w:rsid w:val="004A6B29"/>
    <w:rsid w:val="004A6FE9"/>
    <w:rsid w:val="004A7104"/>
    <w:rsid w:val="004A7172"/>
    <w:rsid w:val="004A79C2"/>
    <w:rsid w:val="004A7EA9"/>
    <w:rsid w:val="004B0281"/>
    <w:rsid w:val="004B0727"/>
    <w:rsid w:val="004B145B"/>
    <w:rsid w:val="004B1CFF"/>
    <w:rsid w:val="004B2A80"/>
    <w:rsid w:val="004B3595"/>
    <w:rsid w:val="004B41E3"/>
    <w:rsid w:val="004B4D5B"/>
    <w:rsid w:val="004B58AE"/>
    <w:rsid w:val="004B5A17"/>
    <w:rsid w:val="004B5A5E"/>
    <w:rsid w:val="004B63DB"/>
    <w:rsid w:val="004C0835"/>
    <w:rsid w:val="004C09BC"/>
    <w:rsid w:val="004C0CBD"/>
    <w:rsid w:val="004C298E"/>
    <w:rsid w:val="004C34C3"/>
    <w:rsid w:val="004C3666"/>
    <w:rsid w:val="004C3992"/>
    <w:rsid w:val="004C4453"/>
    <w:rsid w:val="004C4AD1"/>
    <w:rsid w:val="004C4D45"/>
    <w:rsid w:val="004C5401"/>
    <w:rsid w:val="004C60C2"/>
    <w:rsid w:val="004C61B8"/>
    <w:rsid w:val="004C6C49"/>
    <w:rsid w:val="004C6F79"/>
    <w:rsid w:val="004C7177"/>
    <w:rsid w:val="004D08F4"/>
    <w:rsid w:val="004D11E7"/>
    <w:rsid w:val="004D12F6"/>
    <w:rsid w:val="004D24E8"/>
    <w:rsid w:val="004D48AE"/>
    <w:rsid w:val="004D54DF"/>
    <w:rsid w:val="004D7F66"/>
    <w:rsid w:val="004E0DFC"/>
    <w:rsid w:val="004E1077"/>
    <w:rsid w:val="004E1A4D"/>
    <w:rsid w:val="004E1F82"/>
    <w:rsid w:val="004E350E"/>
    <w:rsid w:val="004E36BF"/>
    <w:rsid w:val="004E3DAE"/>
    <w:rsid w:val="004E3FED"/>
    <w:rsid w:val="004E497A"/>
    <w:rsid w:val="004E4D24"/>
    <w:rsid w:val="004E59C7"/>
    <w:rsid w:val="004E67CE"/>
    <w:rsid w:val="004F0045"/>
    <w:rsid w:val="004F0119"/>
    <w:rsid w:val="004F0213"/>
    <w:rsid w:val="004F0CA3"/>
    <w:rsid w:val="004F1560"/>
    <w:rsid w:val="004F1600"/>
    <w:rsid w:val="004F2EC0"/>
    <w:rsid w:val="004F3510"/>
    <w:rsid w:val="004F3C92"/>
    <w:rsid w:val="004F3F21"/>
    <w:rsid w:val="004F41CF"/>
    <w:rsid w:val="004F51C5"/>
    <w:rsid w:val="004F55F8"/>
    <w:rsid w:val="004F5D5B"/>
    <w:rsid w:val="004F605B"/>
    <w:rsid w:val="004F70AC"/>
    <w:rsid w:val="004F72B8"/>
    <w:rsid w:val="004F7470"/>
    <w:rsid w:val="004F75D7"/>
    <w:rsid w:val="004F7C2A"/>
    <w:rsid w:val="00500373"/>
    <w:rsid w:val="00500D3E"/>
    <w:rsid w:val="00504162"/>
    <w:rsid w:val="0050490E"/>
    <w:rsid w:val="005050B4"/>
    <w:rsid w:val="005054FE"/>
    <w:rsid w:val="00505AB5"/>
    <w:rsid w:val="00506C27"/>
    <w:rsid w:val="005071CD"/>
    <w:rsid w:val="005073E3"/>
    <w:rsid w:val="0051275E"/>
    <w:rsid w:val="00512CF8"/>
    <w:rsid w:val="00513057"/>
    <w:rsid w:val="005136C7"/>
    <w:rsid w:val="005137A7"/>
    <w:rsid w:val="00514001"/>
    <w:rsid w:val="0051414F"/>
    <w:rsid w:val="00514A90"/>
    <w:rsid w:val="005153F2"/>
    <w:rsid w:val="0051560F"/>
    <w:rsid w:val="00515C15"/>
    <w:rsid w:val="0051713F"/>
    <w:rsid w:val="00520374"/>
    <w:rsid w:val="00520947"/>
    <w:rsid w:val="00520A9D"/>
    <w:rsid w:val="00520DC4"/>
    <w:rsid w:val="00521255"/>
    <w:rsid w:val="00521C99"/>
    <w:rsid w:val="0052253F"/>
    <w:rsid w:val="00522B30"/>
    <w:rsid w:val="00522F70"/>
    <w:rsid w:val="00523908"/>
    <w:rsid w:val="00524D49"/>
    <w:rsid w:val="005251BF"/>
    <w:rsid w:val="00526D79"/>
    <w:rsid w:val="00526E55"/>
    <w:rsid w:val="00527057"/>
    <w:rsid w:val="00527BB1"/>
    <w:rsid w:val="00527C36"/>
    <w:rsid w:val="00527E08"/>
    <w:rsid w:val="00527F01"/>
    <w:rsid w:val="005301C9"/>
    <w:rsid w:val="0053116A"/>
    <w:rsid w:val="00532261"/>
    <w:rsid w:val="0053245B"/>
    <w:rsid w:val="0053266C"/>
    <w:rsid w:val="00532D3C"/>
    <w:rsid w:val="00534F80"/>
    <w:rsid w:val="005363CF"/>
    <w:rsid w:val="00536E54"/>
    <w:rsid w:val="00537F60"/>
    <w:rsid w:val="00541EC4"/>
    <w:rsid w:val="0054219D"/>
    <w:rsid w:val="00542349"/>
    <w:rsid w:val="005423B5"/>
    <w:rsid w:val="0054279B"/>
    <w:rsid w:val="00543FD8"/>
    <w:rsid w:val="0054447F"/>
    <w:rsid w:val="00545D2D"/>
    <w:rsid w:val="00545FA7"/>
    <w:rsid w:val="0054619C"/>
    <w:rsid w:val="0055002F"/>
    <w:rsid w:val="005521D9"/>
    <w:rsid w:val="00552E6E"/>
    <w:rsid w:val="0055480A"/>
    <w:rsid w:val="00556798"/>
    <w:rsid w:val="00556D5A"/>
    <w:rsid w:val="00557BC9"/>
    <w:rsid w:val="0056000A"/>
    <w:rsid w:val="00560891"/>
    <w:rsid w:val="00560B67"/>
    <w:rsid w:val="00561F2B"/>
    <w:rsid w:val="00562439"/>
    <w:rsid w:val="00562743"/>
    <w:rsid w:val="00562F70"/>
    <w:rsid w:val="00563211"/>
    <w:rsid w:val="005633C0"/>
    <w:rsid w:val="00563B2C"/>
    <w:rsid w:val="00563CC6"/>
    <w:rsid w:val="00563F69"/>
    <w:rsid w:val="005648F9"/>
    <w:rsid w:val="0056493B"/>
    <w:rsid w:val="00565421"/>
    <w:rsid w:val="00565AC4"/>
    <w:rsid w:val="00565BDC"/>
    <w:rsid w:val="00566B91"/>
    <w:rsid w:val="00566DB8"/>
    <w:rsid w:val="0056723E"/>
    <w:rsid w:val="0056760C"/>
    <w:rsid w:val="00567D51"/>
    <w:rsid w:val="00571FB4"/>
    <w:rsid w:val="0057251B"/>
    <w:rsid w:val="00573252"/>
    <w:rsid w:val="00573C43"/>
    <w:rsid w:val="0057464E"/>
    <w:rsid w:val="00574A31"/>
    <w:rsid w:val="00575B9A"/>
    <w:rsid w:val="00576871"/>
    <w:rsid w:val="00577109"/>
    <w:rsid w:val="005805AD"/>
    <w:rsid w:val="005808C2"/>
    <w:rsid w:val="0058252C"/>
    <w:rsid w:val="00582EF6"/>
    <w:rsid w:val="00582EF9"/>
    <w:rsid w:val="005839D1"/>
    <w:rsid w:val="00583B56"/>
    <w:rsid w:val="005856B0"/>
    <w:rsid w:val="005857A9"/>
    <w:rsid w:val="0058616A"/>
    <w:rsid w:val="00586CEC"/>
    <w:rsid w:val="005905AD"/>
    <w:rsid w:val="005909F5"/>
    <w:rsid w:val="00590B1A"/>
    <w:rsid w:val="0059143B"/>
    <w:rsid w:val="005915C1"/>
    <w:rsid w:val="005916F6"/>
    <w:rsid w:val="00593F56"/>
    <w:rsid w:val="00594653"/>
    <w:rsid w:val="00595A65"/>
    <w:rsid w:val="00596C50"/>
    <w:rsid w:val="00596C8F"/>
    <w:rsid w:val="005A1AC6"/>
    <w:rsid w:val="005A1B88"/>
    <w:rsid w:val="005A2910"/>
    <w:rsid w:val="005A2B29"/>
    <w:rsid w:val="005A33E1"/>
    <w:rsid w:val="005A35EB"/>
    <w:rsid w:val="005A3A90"/>
    <w:rsid w:val="005A4226"/>
    <w:rsid w:val="005A623D"/>
    <w:rsid w:val="005A651D"/>
    <w:rsid w:val="005A69BC"/>
    <w:rsid w:val="005A732F"/>
    <w:rsid w:val="005B10BF"/>
    <w:rsid w:val="005B151E"/>
    <w:rsid w:val="005B1B02"/>
    <w:rsid w:val="005B1BA9"/>
    <w:rsid w:val="005B2AE9"/>
    <w:rsid w:val="005B3B7D"/>
    <w:rsid w:val="005B464B"/>
    <w:rsid w:val="005B4F89"/>
    <w:rsid w:val="005B63DC"/>
    <w:rsid w:val="005B64AE"/>
    <w:rsid w:val="005B69BF"/>
    <w:rsid w:val="005B6A6D"/>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4B04"/>
    <w:rsid w:val="005C540F"/>
    <w:rsid w:val="005C5CC6"/>
    <w:rsid w:val="005C5E66"/>
    <w:rsid w:val="005C72AB"/>
    <w:rsid w:val="005D03F3"/>
    <w:rsid w:val="005D048C"/>
    <w:rsid w:val="005D0891"/>
    <w:rsid w:val="005D0927"/>
    <w:rsid w:val="005D0B25"/>
    <w:rsid w:val="005D1CC8"/>
    <w:rsid w:val="005D1E5F"/>
    <w:rsid w:val="005D20CB"/>
    <w:rsid w:val="005D22D1"/>
    <w:rsid w:val="005D24BE"/>
    <w:rsid w:val="005D2735"/>
    <w:rsid w:val="005D29AE"/>
    <w:rsid w:val="005D3729"/>
    <w:rsid w:val="005D3F29"/>
    <w:rsid w:val="005D7B04"/>
    <w:rsid w:val="005E0562"/>
    <w:rsid w:val="005E0853"/>
    <w:rsid w:val="005E0B2C"/>
    <w:rsid w:val="005E2E41"/>
    <w:rsid w:val="005E3408"/>
    <w:rsid w:val="005E3638"/>
    <w:rsid w:val="005E4A73"/>
    <w:rsid w:val="005E4AFF"/>
    <w:rsid w:val="005E5411"/>
    <w:rsid w:val="005E5A51"/>
    <w:rsid w:val="005E5DF5"/>
    <w:rsid w:val="005E622F"/>
    <w:rsid w:val="005E69C5"/>
    <w:rsid w:val="005E6EB7"/>
    <w:rsid w:val="005E7109"/>
    <w:rsid w:val="005F0A0E"/>
    <w:rsid w:val="005F1C28"/>
    <w:rsid w:val="005F4042"/>
    <w:rsid w:val="005F4493"/>
    <w:rsid w:val="005F4B57"/>
    <w:rsid w:val="005F6478"/>
    <w:rsid w:val="005F757F"/>
    <w:rsid w:val="006001B2"/>
    <w:rsid w:val="00600846"/>
    <w:rsid w:val="006008C8"/>
    <w:rsid w:val="00600A8D"/>
    <w:rsid w:val="00601667"/>
    <w:rsid w:val="006025ED"/>
    <w:rsid w:val="00602B50"/>
    <w:rsid w:val="00602C6B"/>
    <w:rsid w:val="006041E9"/>
    <w:rsid w:val="00604542"/>
    <w:rsid w:val="0060666D"/>
    <w:rsid w:val="00606885"/>
    <w:rsid w:val="0060698D"/>
    <w:rsid w:val="00607541"/>
    <w:rsid w:val="006075E5"/>
    <w:rsid w:val="00607608"/>
    <w:rsid w:val="0060791B"/>
    <w:rsid w:val="00607A65"/>
    <w:rsid w:val="00610243"/>
    <w:rsid w:val="006104C5"/>
    <w:rsid w:val="00610BE7"/>
    <w:rsid w:val="006115FD"/>
    <w:rsid w:val="0061205D"/>
    <w:rsid w:val="006125B8"/>
    <w:rsid w:val="00613026"/>
    <w:rsid w:val="0061553F"/>
    <w:rsid w:val="00615649"/>
    <w:rsid w:val="00615DEF"/>
    <w:rsid w:val="00617284"/>
    <w:rsid w:val="006204D3"/>
    <w:rsid w:val="00621024"/>
    <w:rsid w:val="006218DD"/>
    <w:rsid w:val="00621E46"/>
    <w:rsid w:val="006221E3"/>
    <w:rsid w:val="00623DDD"/>
    <w:rsid w:val="00624087"/>
    <w:rsid w:val="0062447F"/>
    <w:rsid w:val="00624859"/>
    <w:rsid w:val="006267BF"/>
    <w:rsid w:val="00626ACE"/>
    <w:rsid w:val="006304D6"/>
    <w:rsid w:val="00630807"/>
    <w:rsid w:val="00630923"/>
    <w:rsid w:val="00631592"/>
    <w:rsid w:val="00631B29"/>
    <w:rsid w:val="00634031"/>
    <w:rsid w:val="00634F85"/>
    <w:rsid w:val="00636089"/>
    <w:rsid w:val="006368CD"/>
    <w:rsid w:val="00636CA4"/>
    <w:rsid w:val="00636E05"/>
    <w:rsid w:val="00641FC9"/>
    <w:rsid w:val="0064230A"/>
    <w:rsid w:val="00644266"/>
    <w:rsid w:val="00644A6D"/>
    <w:rsid w:val="006469AA"/>
    <w:rsid w:val="00646BF7"/>
    <w:rsid w:val="00646F1C"/>
    <w:rsid w:val="0064776D"/>
    <w:rsid w:val="00647B35"/>
    <w:rsid w:val="00647CD0"/>
    <w:rsid w:val="006502F2"/>
    <w:rsid w:val="00651452"/>
    <w:rsid w:val="0065213E"/>
    <w:rsid w:val="00652159"/>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1F9"/>
    <w:rsid w:val="006624DF"/>
    <w:rsid w:val="0066323C"/>
    <w:rsid w:val="00663C01"/>
    <w:rsid w:val="00664269"/>
    <w:rsid w:val="006643FB"/>
    <w:rsid w:val="006658F9"/>
    <w:rsid w:val="00665A1D"/>
    <w:rsid w:val="00665ECA"/>
    <w:rsid w:val="006665D9"/>
    <w:rsid w:val="00666E7F"/>
    <w:rsid w:val="006671D6"/>
    <w:rsid w:val="006673E0"/>
    <w:rsid w:val="006673EF"/>
    <w:rsid w:val="00670123"/>
    <w:rsid w:val="00670FEA"/>
    <w:rsid w:val="006713FE"/>
    <w:rsid w:val="00672241"/>
    <w:rsid w:val="00673225"/>
    <w:rsid w:val="00674B86"/>
    <w:rsid w:val="00674EB0"/>
    <w:rsid w:val="0067542C"/>
    <w:rsid w:val="00675DB8"/>
    <w:rsid w:val="00675FD8"/>
    <w:rsid w:val="0067668C"/>
    <w:rsid w:val="0067688A"/>
    <w:rsid w:val="00676F67"/>
    <w:rsid w:val="006774B5"/>
    <w:rsid w:val="006776FE"/>
    <w:rsid w:val="00680284"/>
    <w:rsid w:val="00680D08"/>
    <w:rsid w:val="0068237E"/>
    <w:rsid w:val="0068348D"/>
    <w:rsid w:val="006834E6"/>
    <w:rsid w:val="00683D69"/>
    <w:rsid w:val="00684079"/>
    <w:rsid w:val="006845F3"/>
    <w:rsid w:val="00685401"/>
    <w:rsid w:val="00685EB3"/>
    <w:rsid w:val="00686A1F"/>
    <w:rsid w:val="00686EBA"/>
    <w:rsid w:val="006873FE"/>
    <w:rsid w:val="00690A9F"/>
    <w:rsid w:val="00690C38"/>
    <w:rsid w:val="00690D32"/>
    <w:rsid w:val="006919A5"/>
    <w:rsid w:val="00691B77"/>
    <w:rsid w:val="00691F37"/>
    <w:rsid w:val="006928C1"/>
    <w:rsid w:val="00693EF1"/>
    <w:rsid w:val="00694322"/>
    <w:rsid w:val="00694E09"/>
    <w:rsid w:val="00695462"/>
    <w:rsid w:val="00695FEA"/>
    <w:rsid w:val="0069750F"/>
    <w:rsid w:val="00697BC6"/>
    <w:rsid w:val="00697EAB"/>
    <w:rsid w:val="006A005A"/>
    <w:rsid w:val="006A01A1"/>
    <w:rsid w:val="006A1157"/>
    <w:rsid w:val="006A12FF"/>
    <w:rsid w:val="006A2D95"/>
    <w:rsid w:val="006A3695"/>
    <w:rsid w:val="006A3FF9"/>
    <w:rsid w:val="006A4BE1"/>
    <w:rsid w:val="006A55AB"/>
    <w:rsid w:val="006A568D"/>
    <w:rsid w:val="006A5FAE"/>
    <w:rsid w:val="006A6D36"/>
    <w:rsid w:val="006A7036"/>
    <w:rsid w:val="006A7550"/>
    <w:rsid w:val="006B01EA"/>
    <w:rsid w:val="006B02ED"/>
    <w:rsid w:val="006B0694"/>
    <w:rsid w:val="006B1EF0"/>
    <w:rsid w:val="006B25FD"/>
    <w:rsid w:val="006B26FF"/>
    <w:rsid w:val="006B2CC6"/>
    <w:rsid w:val="006B2E3B"/>
    <w:rsid w:val="006B3BDF"/>
    <w:rsid w:val="006B4B36"/>
    <w:rsid w:val="006B5120"/>
    <w:rsid w:val="006B5649"/>
    <w:rsid w:val="006B5674"/>
    <w:rsid w:val="006C0136"/>
    <w:rsid w:val="006C11CD"/>
    <w:rsid w:val="006C1EC0"/>
    <w:rsid w:val="006C20C4"/>
    <w:rsid w:val="006C2710"/>
    <w:rsid w:val="006C37C0"/>
    <w:rsid w:val="006C39FB"/>
    <w:rsid w:val="006C4251"/>
    <w:rsid w:val="006C44D4"/>
    <w:rsid w:val="006C47AD"/>
    <w:rsid w:val="006C58A5"/>
    <w:rsid w:val="006C620E"/>
    <w:rsid w:val="006C655F"/>
    <w:rsid w:val="006C6D75"/>
    <w:rsid w:val="006C6F93"/>
    <w:rsid w:val="006C7CBE"/>
    <w:rsid w:val="006D171F"/>
    <w:rsid w:val="006D195E"/>
    <w:rsid w:val="006D2BBC"/>
    <w:rsid w:val="006D3C63"/>
    <w:rsid w:val="006D3F89"/>
    <w:rsid w:val="006D3FBE"/>
    <w:rsid w:val="006D411F"/>
    <w:rsid w:val="006D4C65"/>
    <w:rsid w:val="006D4E50"/>
    <w:rsid w:val="006D50A1"/>
    <w:rsid w:val="006D5465"/>
    <w:rsid w:val="006D54CB"/>
    <w:rsid w:val="006D657E"/>
    <w:rsid w:val="006D6A2D"/>
    <w:rsid w:val="006D70B1"/>
    <w:rsid w:val="006D713F"/>
    <w:rsid w:val="006D7FDF"/>
    <w:rsid w:val="006E00A0"/>
    <w:rsid w:val="006E0685"/>
    <w:rsid w:val="006E0802"/>
    <w:rsid w:val="006E0AB5"/>
    <w:rsid w:val="006E11A1"/>
    <w:rsid w:val="006E1B03"/>
    <w:rsid w:val="006E2B77"/>
    <w:rsid w:val="006E3962"/>
    <w:rsid w:val="006E3A1A"/>
    <w:rsid w:val="006E3BE6"/>
    <w:rsid w:val="006E3E88"/>
    <w:rsid w:val="006E45C1"/>
    <w:rsid w:val="006E4618"/>
    <w:rsid w:val="006E466A"/>
    <w:rsid w:val="006E617B"/>
    <w:rsid w:val="006E6544"/>
    <w:rsid w:val="006E7852"/>
    <w:rsid w:val="006F009E"/>
    <w:rsid w:val="006F1BA3"/>
    <w:rsid w:val="006F2186"/>
    <w:rsid w:val="006F21D7"/>
    <w:rsid w:val="006F2310"/>
    <w:rsid w:val="006F2961"/>
    <w:rsid w:val="006F2B62"/>
    <w:rsid w:val="006F3029"/>
    <w:rsid w:val="006F3F02"/>
    <w:rsid w:val="006F41E0"/>
    <w:rsid w:val="006F424D"/>
    <w:rsid w:val="006F4AE3"/>
    <w:rsid w:val="006F5898"/>
    <w:rsid w:val="006F63CD"/>
    <w:rsid w:val="006F6921"/>
    <w:rsid w:val="006F718E"/>
    <w:rsid w:val="006F78A6"/>
    <w:rsid w:val="00700CF1"/>
    <w:rsid w:val="0070172D"/>
    <w:rsid w:val="00701775"/>
    <w:rsid w:val="007023E8"/>
    <w:rsid w:val="00702431"/>
    <w:rsid w:val="00702943"/>
    <w:rsid w:val="007029F6"/>
    <w:rsid w:val="00702BFC"/>
    <w:rsid w:val="00704B86"/>
    <w:rsid w:val="00704D71"/>
    <w:rsid w:val="007050E7"/>
    <w:rsid w:val="00705E68"/>
    <w:rsid w:val="00706C56"/>
    <w:rsid w:val="00706D81"/>
    <w:rsid w:val="0070718F"/>
    <w:rsid w:val="00707878"/>
    <w:rsid w:val="00707A36"/>
    <w:rsid w:val="00710310"/>
    <w:rsid w:val="00710437"/>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1534"/>
    <w:rsid w:val="00722473"/>
    <w:rsid w:val="00722D54"/>
    <w:rsid w:val="00723E2F"/>
    <w:rsid w:val="0072429A"/>
    <w:rsid w:val="00724812"/>
    <w:rsid w:val="00724E95"/>
    <w:rsid w:val="00725296"/>
    <w:rsid w:val="007254D8"/>
    <w:rsid w:val="00725E39"/>
    <w:rsid w:val="00726158"/>
    <w:rsid w:val="00726725"/>
    <w:rsid w:val="00726A65"/>
    <w:rsid w:val="00726D5B"/>
    <w:rsid w:val="00727BC8"/>
    <w:rsid w:val="0073043C"/>
    <w:rsid w:val="00730846"/>
    <w:rsid w:val="00730E2D"/>
    <w:rsid w:val="00731467"/>
    <w:rsid w:val="00731938"/>
    <w:rsid w:val="00731D57"/>
    <w:rsid w:val="00732726"/>
    <w:rsid w:val="00732B51"/>
    <w:rsid w:val="00732D5D"/>
    <w:rsid w:val="00732FB4"/>
    <w:rsid w:val="00733F9B"/>
    <w:rsid w:val="007346A1"/>
    <w:rsid w:val="007351CF"/>
    <w:rsid w:val="0073709E"/>
    <w:rsid w:val="0073732F"/>
    <w:rsid w:val="0073758A"/>
    <w:rsid w:val="00737980"/>
    <w:rsid w:val="00737CB9"/>
    <w:rsid w:val="0074030C"/>
    <w:rsid w:val="00740A6D"/>
    <w:rsid w:val="00740B08"/>
    <w:rsid w:val="00740C8E"/>
    <w:rsid w:val="0074181A"/>
    <w:rsid w:val="007429EF"/>
    <w:rsid w:val="00743096"/>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72F0"/>
    <w:rsid w:val="007672F2"/>
    <w:rsid w:val="007704BF"/>
    <w:rsid w:val="007705AF"/>
    <w:rsid w:val="00771237"/>
    <w:rsid w:val="007729C8"/>
    <w:rsid w:val="00772D01"/>
    <w:rsid w:val="00772E20"/>
    <w:rsid w:val="007735CC"/>
    <w:rsid w:val="00773F5B"/>
    <w:rsid w:val="007740CF"/>
    <w:rsid w:val="00774480"/>
    <w:rsid w:val="007746B9"/>
    <w:rsid w:val="0077713C"/>
    <w:rsid w:val="00777D00"/>
    <w:rsid w:val="007811BD"/>
    <w:rsid w:val="007820AC"/>
    <w:rsid w:val="00782E1D"/>
    <w:rsid w:val="00783A38"/>
    <w:rsid w:val="00784774"/>
    <w:rsid w:val="00786195"/>
    <w:rsid w:val="00786C67"/>
    <w:rsid w:val="00786C7E"/>
    <w:rsid w:val="00787E6E"/>
    <w:rsid w:val="00790D9D"/>
    <w:rsid w:val="00790E3F"/>
    <w:rsid w:val="00791115"/>
    <w:rsid w:val="00791946"/>
    <w:rsid w:val="00793B61"/>
    <w:rsid w:val="00793C65"/>
    <w:rsid w:val="00794771"/>
    <w:rsid w:val="007958FA"/>
    <w:rsid w:val="00795BB1"/>
    <w:rsid w:val="007A11EF"/>
    <w:rsid w:val="007A14C4"/>
    <w:rsid w:val="007A15BA"/>
    <w:rsid w:val="007A19A4"/>
    <w:rsid w:val="007A201C"/>
    <w:rsid w:val="007A213E"/>
    <w:rsid w:val="007A2669"/>
    <w:rsid w:val="007A3B7A"/>
    <w:rsid w:val="007A3E77"/>
    <w:rsid w:val="007A561C"/>
    <w:rsid w:val="007A5B5F"/>
    <w:rsid w:val="007A6F6B"/>
    <w:rsid w:val="007A7439"/>
    <w:rsid w:val="007B063C"/>
    <w:rsid w:val="007B1C15"/>
    <w:rsid w:val="007B1DBD"/>
    <w:rsid w:val="007B1FC7"/>
    <w:rsid w:val="007B2336"/>
    <w:rsid w:val="007B2AF8"/>
    <w:rsid w:val="007B2CBA"/>
    <w:rsid w:val="007B3801"/>
    <w:rsid w:val="007B3FBD"/>
    <w:rsid w:val="007B42A4"/>
    <w:rsid w:val="007B48C2"/>
    <w:rsid w:val="007B4C78"/>
    <w:rsid w:val="007B4D94"/>
    <w:rsid w:val="007B56F5"/>
    <w:rsid w:val="007B5F02"/>
    <w:rsid w:val="007B6C97"/>
    <w:rsid w:val="007B6DCC"/>
    <w:rsid w:val="007B71A0"/>
    <w:rsid w:val="007B73BC"/>
    <w:rsid w:val="007C02C7"/>
    <w:rsid w:val="007C25C6"/>
    <w:rsid w:val="007C2F32"/>
    <w:rsid w:val="007C39A5"/>
    <w:rsid w:val="007C3C03"/>
    <w:rsid w:val="007C43A4"/>
    <w:rsid w:val="007C52B9"/>
    <w:rsid w:val="007C5FC5"/>
    <w:rsid w:val="007C6A1D"/>
    <w:rsid w:val="007C706A"/>
    <w:rsid w:val="007C775D"/>
    <w:rsid w:val="007C7F9B"/>
    <w:rsid w:val="007D0A59"/>
    <w:rsid w:val="007D1724"/>
    <w:rsid w:val="007D1D19"/>
    <w:rsid w:val="007D3EF1"/>
    <w:rsid w:val="007D42D1"/>
    <w:rsid w:val="007D5DDD"/>
    <w:rsid w:val="007D65D0"/>
    <w:rsid w:val="007D7B3A"/>
    <w:rsid w:val="007D7BE7"/>
    <w:rsid w:val="007D7FF0"/>
    <w:rsid w:val="007E069E"/>
    <w:rsid w:val="007E08B8"/>
    <w:rsid w:val="007E21D5"/>
    <w:rsid w:val="007E2DAE"/>
    <w:rsid w:val="007E4E09"/>
    <w:rsid w:val="007E4E6C"/>
    <w:rsid w:val="007E5B5B"/>
    <w:rsid w:val="007E5DB0"/>
    <w:rsid w:val="007E5EEB"/>
    <w:rsid w:val="007E5F45"/>
    <w:rsid w:val="007E6DDC"/>
    <w:rsid w:val="007E75F5"/>
    <w:rsid w:val="007F001C"/>
    <w:rsid w:val="007F023F"/>
    <w:rsid w:val="007F0BE6"/>
    <w:rsid w:val="007F11E4"/>
    <w:rsid w:val="007F17B1"/>
    <w:rsid w:val="007F18CE"/>
    <w:rsid w:val="007F1C40"/>
    <w:rsid w:val="007F3373"/>
    <w:rsid w:val="007F5075"/>
    <w:rsid w:val="007F50B4"/>
    <w:rsid w:val="007F58A3"/>
    <w:rsid w:val="007F5E35"/>
    <w:rsid w:val="007F60DE"/>
    <w:rsid w:val="007F6923"/>
    <w:rsid w:val="007F7B4D"/>
    <w:rsid w:val="007F7DE4"/>
    <w:rsid w:val="00800794"/>
    <w:rsid w:val="00800ECE"/>
    <w:rsid w:val="00801D9C"/>
    <w:rsid w:val="0080270D"/>
    <w:rsid w:val="008028BB"/>
    <w:rsid w:val="00802EE4"/>
    <w:rsid w:val="008033C8"/>
    <w:rsid w:val="00804328"/>
    <w:rsid w:val="00804C29"/>
    <w:rsid w:val="00804CF7"/>
    <w:rsid w:val="00805A86"/>
    <w:rsid w:val="008060E4"/>
    <w:rsid w:val="00806114"/>
    <w:rsid w:val="008061C2"/>
    <w:rsid w:val="008069C7"/>
    <w:rsid w:val="008105F0"/>
    <w:rsid w:val="00811370"/>
    <w:rsid w:val="008114F1"/>
    <w:rsid w:val="0081198B"/>
    <w:rsid w:val="0081283A"/>
    <w:rsid w:val="00812940"/>
    <w:rsid w:val="0081323F"/>
    <w:rsid w:val="00813C9B"/>
    <w:rsid w:val="008149EC"/>
    <w:rsid w:val="00814F03"/>
    <w:rsid w:val="00815408"/>
    <w:rsid w:val="00815D6C"/>
    <w:rsid w:val="00816789"/>
    <w:rsid w:val="00816B6B"/>
    <w:rsid w:val="008208DD"/>
    <w:rsid w:val="00821134"/>
    <w:rsid w:val="00821197"/>
    <w:rsid w:val="008217D0"/>
    <w:rsid w:val="00822B9B"/>
    <w:rsid w:val="00823287"/>
    <w:rsid w:val="00824235"/>
    <w:rsid w:val="00824E89"/>
    <w:rsid w:val="00825277"/>
    <w:rsid w:val="0082556E"/>
    <w:rsid w:val="00825F8E"/>
    <w:rsid w:val="008262D1"/>
    <w:rsid w:val="008263FE"/>
    <w:rsid w:val="00826AE1"/>
    <w:rsid w:val="00826E33"/>
    <w:rsid w:val="008273E1"/>
    <w:rsid w:val="00827F26"/>
    <w:rsid w:val="008301A9"/>
    <w:rsid w:val="008307F9"/>
    <w:rsid w:val="00831FAB"/>
    <w:rsid w:val="00832726"/>
    <w:rsid w:val="00832AE3"/>
    <w:rsid w:val="00832C4F"/>
    <w:rsid w:val="0083306C"/>
    <w:rsid w:val="008330B7"/>
    <w:rsid w:val="00833691"/>
    <w:rsid w:val="00833D32"/>
    <w:rsid w:val="008343FF"/>
    <w:rsid w:val="00834C52"/>
    <w:rsid w:val="00834F08"/>
    <w:rsid w:val="00835988"/>
    <w:rsid w:val="00835F37"/>
    <w:rsid w:val="008371D4"/>
    <w:rsid w:val="00837D6D"/>
    <w:rsid w:val="00840A1D"/>
    <w:rsid w:val="00840FAD"/>
    <w:rsid w:val="00841E66"/>
    <w:rsid w:val="0084268F"/>
    <w:rsid w:val="00842825"/>
    <w:rsid w:val="0084289A"/>
    <w:rsid w:val="00843F1B"/>
    <w:rsid w:val="008443A9"/>
    <w:rsid w:val="008443EE"/>
    <w:rsid w:val="0084496E"/>
    <w:rsid w:val="0084606C"/>
    <w:rsid w:val="00846A92"/>
    <w:rsid w:val="008474D6"/>
    <w:rsid w:val="00847B62"/>
    <w:rsid w:val="00850CA4"/>
    <w:rsid w:val="00851995"/>
    <w:rsid w:val="00851DF7"/>
    <w:rsid w:val="00852207"/>
    <w:rsid w:val="00853DBC"/>
    <w:rsid w:val="0085435D"/>
    <w:rsid w:val="00854A4C"/>
    <w:rsid w:val="0085531E"/>
    <w:rsid w:val="00855997"/>
    <w:rsid w:val="0085646A"/>
    <w:rsid w:val="008564B4"/>
    <w:rsid w:val="00856D3E"/>
    <w:rsid w:val="008574BA"/>
    <w:rsid w:val="00860E23"/>
    <w:rsid w:val="00861587"/>
    <w:rsid w:val="00861DB7"/>
    <w:rsid w:val="0086333B"/>
    <w:rsid w:val="008638F4"/>
    <w:rsid w:val="00863B63"/>
    <w:rsid w:val="00865209"/>
    <w:rsid w:val="00865E97"/>
    <w:rsid w:val="00866D76"/>
    <w:rsid w:val="00867050"/>
    <w:rsid w:val="00867884"/>
    <w:rsid w:val="00867B3E"/>
    <w:rsid w:val="00870CAA"/>
    <w:rsid w:val="00871894"/>
    <w:rsid w:val="0087190E"/>
    <w:rsid w:val="0087198F"/>
    <w:rsid w:val="0087266F"/>
    <w:rsid w:val="00872C32"/>
    <w:rsid w:val="00872FE8"/>
    <w:rsid w:val="0087442A"/>
    <w:rsid w:val="008750E6"/>
    <w:rsid w:val="00876A45"/>
    <w:rsid w:val="008779C5"/>
    <w:rsid w:val="0088099F"/>
    <w:rsid w:val="00880C88"/>
    <w:rsid w:val="00882B41"/>
    <w:rsid w:val="00883153"/>
    <w:rsid w:val="008836A7"/>
    <w:rsid w:val="00883C6D"/>
    <w:rsid w:val="00884467"/>
    <w:rsid w:val="00886796"/>
    <w:rsid w:val="00886FEA"/>
    <w:rsid w:val="00890638"/>
    <w:rsid w:val="0089091C"/>
    <w:rsid w:val="00891D5A"/>
    <w:rsid w:val="0089225D"/>
    <w:rsid w:val="00892CA0"/>
    <w:rsid w:val="00893941"/>
    <w:rsid w:val="00893A11"/>
    <w:rsid w:val="00893E07"/>
    <w:rsid w:val="008954E2"/>
    <w:rsid w:val="0089557E"/>
    <w:rsid w:val="00895E70"/>
    <w:rsid w:val="008976D8"/>
    <w:rsid w:val="00897795"/>
    <w:rsid w:val="00897CD7"/>
    <w:rsid w:val="00897DC4"/>
    <w:rsid w:val="00897EB9"/>
    <w:rsid w:val="008A02A6"/>
    <w:rsid w:val="008A1241"/>
    <w:rsid w:val="008A1807"/>
    <w:rsid w:val="008A2494"/>
    <w:rsid w:val="008A32CE"/>
    <w:rsid w:val="008A3951"/>
    <w:rsid w:val="008A3DEC"/>
    <w:rsid w:val="008A436D"/>
    <w:rsid w:val="008A44B8"/>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603"/>
    <w:rsid w:val="008C0A2E"/>
    <w:rsid w:val="008C1A87"/>
    <w:rsid w:val="008C462A"/>
    <w:rsid w:val="008C4C9C"/>
    <w:rsid w:val="008C5445"/>
    <w:rsid w:val="008C5A2B"/>
    <w:rsid w:val="008C5C79"/>
    <w:rsid w:val="008C6CF0"/>
    <w:rsid w:val="008C72DB"/>
    <w:rsid w:val="008C7D6B"/>
    <w:rsid w:val="008D0C3A"/>
    <w:rsid w:val="008D1248"/>
    <w:rsid w:val="008D133D"/>
    <w:rsid w:val="008D2B79"/>
    <w:rsid w:val="008D3BFC"/>
    <w:rsid w:val="008D57A2"/>
    <w:rsid w:val="008D5BCF"/>
    <w:rsid w:val="008D61D2"/>
    <w:rsid w:val="008D61FE"/>
    <w:rsid w:val="008D6B4E"/>
    <w:rsid w:val="008D6EA2"/>
    <w:rsid w:val="008E22B1"/>
    <w:rsid w:val="008E3613"/>
    <w:rsid w:val="008E461E"/>
    <w:rsid w:val="008E59D8"/>
    <w:rsid w:val="008E5ED3"/>
    <w:rsid w:val="008E6421"/>
    <w:rsid w:val="008E6DC5"/>
    <w:rsid w:val="008F0AEC"/>
    <w:rsid w:val="008F0CDB"/>
    <w:rsid w:val="008F19B0"/>
    <w:rsid w:val="008F26F6"/>
    <w:rsid w:val="008F2D05"/>
    <w:rsid w:val="008F442D"/>
    <w:rsid w:val="008F498D"/>
    <w:rsid w:val="008F4E35"/>
    <w:rsid w:val="008F55FF"/>
    <w:rsid w:val="008F569D"/>
    <w:rsid w:val="008F65EC"/>
    <w:rsid w:val="008F6A1A"/>
    <w:rsid w:val="008F6DBE"/>
    <w:rsid w:val="008F73D1"/>
    <w:rsid w:val="008F7636"/>
    <w:rsid w:val="008F78B3"/>
    <w:rsid w:val="009003B1"/>
    <w:rsid w:val="0090111A"/>
    <w:rsid w:val="009015CE"/>
    <w:rsid w:val="00901A0F"/>
    <w:rsid w:val="00901CC4"/>
    <w:rsid w:val="00902526"/>
    <w:rsid w:val="00902B9C"/>
    <w:rsid w:val="0090304B"/>
    <w:rsid w:val="00903212"/>
    <w:rsid w:val="0090403F"/>
    <w:rsid w:val="0090502A"/>
    <w:rsid w:val="00905EB2"/>
    <w:rsid w:val="00906225"/>
    <w:rsid w:val="00906446"/>
    <w:rsid w:val="00907AE8"/>
    <w:rsid w:val="009109E3"/>
    <w:rsid w:val="00910B17"/>
    <w:rsid w:val="00911FD6"/>
    <w:rsid w:val="0091249A"/>
    <w:rsid w:val="00912660"/>
    <w:rsid w:val="00914298"/>
    <w:rsid w:val="009151A4"/>
    <w:rsid w:val="00915B3E"/>
    <w:rsid w:val="0091757A"/>
    <w:rsid w:val="00917B07"/>
    <w:rsid w:val="00917D75"/>
    <w:rsid w:val="00922044"/>
    <w:rsid w:val="009222BD"/>
    <w:rsid w:val="00924775"/>
    <w:rsid w:val="009249C2"/>
    <w:rsid w:val="00924D3F"/>
    <w:rsid w:val="00925470"/>
    <w:rsid w:val="00925B50"/>
    <w:rsid w:val="00926AC6"/>
    <w:rsid w:val="00927539"/>
    <w:rsid w:val="009300F3"/>
    <w:rsid w:val="0093071A"/>
    <w:rsid w:val="00930802"/>
    <w:rsid w:val="009315EB"/>
    <w:rsid w:val="00931880"/>
    <w:rsid w:val="0093221A"/>
    <w:rsid w:val="00932307"/>
    <w:rsid w:val="009324A8"/>
    <w:rsid w:val="009328EF"/>
    <w:rsid w:val="00933592"/>
    <w:rsid w:val="00934ACD"/>
    <w:rsid w:val="00934C9B"/>
    <w:rsid w:val="00934D91"/>
    <w:rsid w:val="00934EDF"/>
    <w:rsid w:val="009358D4"/>
    <w:rsid w:val="00935ACD"/>
    <w:rsid w:val="00936462"/>
    <w:rsid w:val="00937F05"/>
    <w:rsid w:val="00940427"/>
    <w:rsid w:val="00940C9A"/>
    <w:rsid w:val="00941694"/>
    <w:rsid w:val="0094189F"/>
    <w:rsid w:val="00941D75"/>
    <w:rsid w:val="00942E95"/>
    <w:rsid w:val="009434BB"/>
    <w:rsid w:val="00944700"/>
    <w:rsid w:val="00945205"/>
    <w:rsid w:val="00946534"/>
    <w:rsid w:val="0094672F"/>
    <w:rsid w:val="009468E1"/>
    <w:rsid w:val="009471DF"/>
    <w:rsid w:val="00951B13"/>
    <w:rsid w:val="00952184"/>
    <w:rsid w:val="00952481"/>
    <w:rsid w:val="009536A5"/>
    <w:rsid w:val="009537F3"/>
    <w:rsid w:val="00953A0B"/>
    <w:rsid w:val="00954BF8"/>
    <w:rsid w:val="00955C56"/>
    <w:rsid w:val="009561B6"/>
    <w:rsid w:val="00956676"/>
    <w:rsid w:val="0095742B"/>
    <w:rsid w:val="00957F57"/>
    <w:rsid w:val="00960878"/>
    <w:rsid w:val="009609F0"/>
    <w:rsid w:val="00960FB6"/>
    <w:rsid w:val="00961526"/>
    <w:rsid w:val="0096178A"/>
    <w:rsid w:val="00961E29"/>
    <w:rsid w:val="0096246F"/>
    <w:rsid w:val="009627ED"/>
    <w:rsid w:val="0096319B"/>
    <w:rsid w:val="009634CC"/>
    <w:rsid w:val="0096396F"/>
    <w:rsid w:val="00964166"/>
    <w:rsid w:val="00966041"/>
    <w:rsid w:val="00966AF3"/>
    <w:rsid w:val="00973EE7"/>
    <w:rsid w:val="00974210"/>
    <w:rsid w:val="009753D1"/>
    <w:rsid w:val="0097665E"/>
    <w:rsid w:val="00980032"/>
    <w:rsid w:val="0098039D"/>
    <w:rsid w:val="009807CF"/>
    <w:rsid w:val="009814D0"/>
    <w:rsid w:val="0098218F"/>
    <w:rsid w:val="00982AF7"/>
    <w:rsid w:val="00982C5C"/>
    <w:rsid w:val="0098400E"/>
    <w:rsid w:val="009842BA"/>
    <w:rsid w:val="0098445A"/>
    <w:rsid w:val="00985582"/>
    <w:rsid w:val="009857E1"/>
    <w:rsid w:val="00985D98"/>
    <w:rsid w:val="00987799"/>
    <w:rsid w:val="00991D5A"/>
    <w:rsid w:val="00991EA6"/>
    <w:rsid w:val="00993062"/>
    <w:rsid w:val="00993514"/>
    <w:rsid w:val="00993876"/>
    <w:rsid w:val="00993A12"/>
    <w:rsid w:val="0099528D"/>
    <w:rsid w:val="00996C9D"/>
    <w:rsid w:val="00997570"/>
    <w:rsid w:val="00997BB0"/>
    <w:rsid w:val="009A120A"/>
    <w:rsid w:val="009A146A"/>
    <w:rsid w:val="009A148C"/>
    <w:rsid w:val="009A1716"/>
    <w:rsid w:val="009A1A1F"/>
    <w:rsid w:val="009A22B1"/>
    <w:rsid w:val="009A295D"/>
    <w:rsid w:val="009A2DD0"/>
    <w:rsid w:val="009A3142"/>
    <w:rsid w:val="009A5BD4"/>
    <w:rsid w:val="009A70EF"/>
    <w:rsid w:val="009B0B9B"/>
    <w:rsid w:val="009B1309"/>
    <w:rsid w:val="009B16F0"/>
    <w:rsid w:val="009B2731"/>
    <w:rsid w:val="009B30CC"/>
    <w:rsid w:val="009B3360"/>
    <w:rsid w:val="009B34D2"/>
    <w:rsid w:val="009B3AF3"/>
    <w:rsid w:val="009B4D25"/>
    <w:rsid w:val="009B5F9F"/>
    <w:rsid w:val="009B6310"/>
    <w:rsid w:val="009B79D6"/>
    <w:rsid w:val="009B7A3E"/>
    <w:rsid w:val="009C0CD1"/>
    <w:rsid w:val="009C0E90"/>
    <w:rsid w:val="009C1555"/>
    <w:rsid w:val="009C302D"/>
    <w:rsid w:val="009C3540"/>
    <w:rsid w:val="009C43B5"/>
    <w:rsid w:val="009C5C52"/>
    <w:rsid w:val="009C6D58"/>
    <w:rsid w:val="009C70F2"/>
    <w:rsid w:val="009C78AF"/>
    <w:rsid w:val="009D4D49"/>
    <w:rsid w:val="009D4F36"/>
    <w:rsid w:val="009D6E53"/>
    <w:rsid w:val="009D79B0"/>
    <w:rsid w:val="009E04E1"/>
    <w:rsid w:val="009E05C5"/>
    <w:rsid w:val="009E1C02"/>
    <w:rsid w:val="009E20D9"/>
    <w:rsid w:val="009E2425"/>
    <w:rsid w:val="009E2C25"/>
    <w:rsid w:val="009E2F4B"/>
    <w:rsid w:val="009E3E91"/>
    <w:rsid w:val="009E528C"/>
    <w:rsid w:val="009E5E6F"/>
    <w:rsid w:val="009E6D3E"/>
    <w:rsid w:val="009E6EE3"/>
    <w:rsid w:val="009E7867"/>
    <w:rsid w:val="009E7EE2"/>
    <w:rsid w:val="009F03A2"/>
    <w:rsid w:val="009F0A00"/>
    <w:rsid w:val="009F2164"/>
    <w:rsid w:val="009F2E92"/>
    <w:rsid w:val="009F2E9F"/>
    <w:rsid w:val="009F33D9"/>
    <w:rsid w:val="009F3443"/>
    <w:rsid w:val="009F44F1"/>
    <w:rsid w:val="009F5060"/>
    <w:rsid w:val="009F5608"/>
    <w:rsid w:val="009F6C40"/>
    <w:rsid w:val="009F6CBC"/>
    <w:rsid w:val="009F7EE8"/>
    <w:rsid w:val="00A003E3"/>
    <w:rsid w:val="00A003FE"/>
    <w:rsid w:val="00A00756"/>
    <w:rsid w:val="00A00983"/>
    <w:rsid w:val="00A01504"/>
    <w:rsid w:val="00A02056"/>
    <w:rsid w:val="00A029D8"/>
    <w:rsid w:val="00A0300F"/>
    <w:rsid w:val="00A03100"/>
    <w:rsid w:val="00A0311B"/>
    <w:rsid w:val="00A0585C"/>
    <w:rsid w:val="00A06752"/>
    <w:rsid w:val="00A0751A"/>
    <w:rsid w:val="00A07C42"/>
    <w:rsid w:val="00A07ED9"/>
    <w:rsid w:val="00A1210B"/>
    <w:rsid w:val="00A121C7"/>
    <w:rsid w:val="00A122EB"/>
    <w:rsid w:val="00A1271F"/>
    <w:rsid w:val="00A12C10"/>
    <w:rsid w:val="00A14B1C"/>
    <w:rsid w:val="00A14F7E"/>
    <w:rsid w:val="00A1675B"/>
    <w:rsid w:val="00A16D0D"/>
    <w:rsid w:val="00A208D9"/>
    <w:rsid w:val="00A20CE8"/>
    <w:rsid w:val="00A224CF"/>
    <w:rsid w:val="00A22B61"/>
    <w:rsid w:val="00A23515"/>
    <w:rsid w:val="00A24897"/>
    <w:rsid w:val="00A25146"/>
    <w:rsid w:val="00A25894"/>
    <w:rsid w:val="00A27620"/>
    <w:rsid w:val="00A30176"/>
    <w:rsid w:val="00A31639"/>
    <w:rsid w:val="00A3201D"/>
    <w:rsid w:val="00A32056"/>
    <w:rsid w:val="00A32552"/>
    <w:rsid w:val="00A32840"/>
    <w:rsid w:val="00A3284E"/>
    <w:rsid w:val="00A32A03"/>
    <w:rsid w:val="00A33B5D"/>
    <w:rsid w:val="00A33BE2"/>
    <w:rsid w:val="00A34B92"/>
    <w:rsid w:val="00A34C2B"/>
    <w:rsid w:val="00A35ACC"/>
    <w:rsid w:val="00A3654E"/>
    <w:rsid w:val="00A367D1"/>
    <w:rsid w:val="00A37625"/>
    <w:rsid w:val="00A37FAA"/>
    <w:rsid w:val="00A40801"/>
    <w:rsid w:val="00A40B40"/>
    <w:rsid w:val="00A412C4"/>
    <w:rsid w:val="00A41C96"/>
    <w:rsid w:val="00A41D40"/>
    <w:rsid w:val="00A420B2"/>
    <w:rsid w:val="00A42348"/>
    <w:rsid w:val="00A424F0"/>
    <w:rsid w:val="00A42CA0"/>
    <w:rsid w:val="00A43366"/>
    <w:rsid w:val="00A43EA9"/>
    <w:rsid w:val="00A4460D"/>
    <w:rsid w:val="00A45F97"/>
    <w:rsid w:val="00A46CB2"/>
    <w:rsid w:val="00A47C2F"/>
    <w:rsid w:val="00A47E1C"/>
    <w:rsid w:val="00A508A1"/>
    <w:rsid w:val="00A51879"/>
    <w:rsid w:val="00A51EC9"/>
    <w:rsid w:val="00A51FA1"/>
    <w:rsid w:val="00A521BE"/>
    <w:rsid w:val="00A5232D"/>
    <w:rsid w:val="00A52CA9"/>
    <w:rsid w:val="00A54A2C"/>
    <w:rsid w:val="00A54F76"/>
    <w:rsid w:val="00A5566A"/>
    <w:rsid w:val="00A55E4F"/>
    <w:rsid w:val="00A566A2"/>
    <w:rsid w:val="00A5712C"/>
    <w:rsid w:val="00A57145"/>
    <w:rsid w:val="00A6045F"/>
    <w:rsid w:val="00A60697"/>
    <w:rsid w:val="00A6084D"/>
    <w:rsid w:val="00A60960"/>
    <w:rsid w:val="00A609CA"/>
    <w:rsid w:val="00A6123A"/>
    <w:rsid w:val="00A61B7A"/>
    <w:rsid w:val="00A622CF"/>
    <w:rsid w:val="00A6288E"/>
    <w:rsid w:val="00A630DD"/>
    <w:rsid w:val="00A64266"/>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4D7"/>
    <w:rsid w:val="00A80D11"/>
    <w:rsid w:val="00A81069"/>
    <w:rsid w:val="00A81667"/>
    <w:rsid w:val="00A8278D"/>
    <w:rsid w:val="00A82DB9"/>
    <w:rsid w:val="00A83AE4"/>
    <w:rsid w:val="00A84100"/>
    <w:rsid w:val="00A8418E"/>
    <w:rsid w:val="00A84CCE"/>
    <w:rsid w:val="00A852A4"/>
    <w:rsid w:val="00A85A7C"/>
    <w:rsid w:val="00A860E3"/>
    <w:rsid w:val="00A861CF"/>
    <w:rsid w:val="00A86233"/>
    <w:rsid w:val="00A865CA"/>
    <w:rsid w:val="00A86799"/>
    <w:rsid w:val="00A867FE"/>
    <w:rsid w:val="00A86B35"/>
    <w:rsid w:val="00A870A3"/>
    <w:rsid w:val="00A879C2"/>
    <w:rsid w:val="00A90459"/>
    <w:rsid w:val="00A90ED2"/>
    <w:rsid w:val="00A90F28"/>
    <w:rsid w:val="00A91486"/>
    <w:rsid w:val="00A915E9"/>
    <w:rsid w:val="00A91E3C"/>
    <w:rsid w:val="00A92C98"/>
    <w:rsid w:val="00A94368"/>
    <w:rsid w:val="00A94375"/>
    <w:rsid w:val="00A94630"/>
    <w:rsid w:val="00A94AB9"/>
    <w:rsid w:val="00A9565D"/>
    <w:rsid w:val="00A95CA8"/>
    <w:rsid w:val="00A96E74"/>
    <w:rsid w:val="00A971ED"/>
    <w:rsid w:val="00A97B03"/>
    <w:rsid w:val="00A97E37"/>
    <w:rsid w:val="00AA00BF"/>
    <w:rsid w:val="00AA0313"/>
    <w:rsid w:val="00AA1C4B"/>
    <w:rsid w:val="00AA1D97"/>
    <w:rsid w:val="00AA1E1D"/>
    <w:rsid w:val="00AA4A41"/>
    <w:rsid w:val="00AA5AB4"/>
    <w:rsid w:val="00AA5EF0"/>
    <w:rsid w:val="00AA6295"/>
    <w:rsid w:val="00AA6CD6"/>
    <w:rsid w:val="00AA7655"/>
    <w:rsid w:val="00AA7FC2"/>
    <w:rsid w:val="00AB03EA"/>
    <w:rsid w:val="00AB0A22"/>
    <w:rsid w:val="00AB156C"/>
    <w:rsid w:val="00AB2461"/>
    <w:rsid w:val="00AB4102"/>
    <w:rsid w:val="00AB4442"/>
    <w:rsid w:val="00AB484C"/>
    <w:rsid w:val="00AB4C6A"/>
    <w:rsid w:val="00AB4DED"/>
    <w:rsid w:val="00AB5636"/>
    <w:rsid w:val="00AB5A9A"/>
    <w:rsid w:val="00AB5C71"/>
    <w:rsid w:val="00AB6036"/>
    <w:rsid w:val="00AB7167"/>
    <w:rsid w:val="00AB772C"/>
    <w:rsid w:val="00AB7D79"/>
    <w:rsid w:val="00AC1FE3"/>
    <w:rsid w:val="00AC27EA"/>
    <w:rsid w:val="00AC5B81"/>
    <w:rsid w:val="00AC5C12"/>
    <w:rsid w:val="00AC5D8D"/>
    <w:rsid w:val="00AC5DA4"/>
    <w:rsid w:val="00AC619E"/>
    <w:rsid w:val="00AC7F69"/>
    <w:rsid w:val="00AD0D20"/>
    <w:rsid w:val="00AD2016"/>
    <w:rsid w:val="00AD25E0"/>
    <w:rsid w:val="00AD36B5"/>
    <w:rsid w:val="00AD411F"/>
    <w:rsid w:val="00AD44C8"/>
    <w:rsid w:val="00AD4D9C"/>
    <w:rsid w:val="00AD51F7"/>
    <w:rsid w:val="00AD53F5"/>
    <w:rsid w:val="00AD5792"/>
    <w:rsid w:val="00AD58E6"/>
    <w:rsid w:val="00AD6267"/>
    <w:rsid w:val="00AD6272"/>
    <w:rsid w:val="00AD66D0"/>
    <w:rsid w:val="00AD7DA9"/>
    <w:rsid w:val="00AE0BC0"/>
    <w:rsid w:val="00AE11C9"/>
    <w:rsid w:val="00AE1494"/>
    <w:rsid w:val="00AE24DE"/>
    <w:rsid w:val="00AE271B"/>
    <w:rsid w:val="00AE3E59"/>
    <w:rsid w:val="00AE4D80"/>
    <w:rsid w:val="00AE5A98"/>
    <w:rsid w:val="00AE5B96"/>
    <w:rsid w:val="00AE75D0"/>
    <w:rsid w:val="00AF05D0"/>
    <w:rsid w:val="00AF1202"/>
    <w:rsid w:val="00AF1AC0"/>
    <w:rsid w:val="00AF20F8"/>
    <w:rsid w:val="00AF3264"/>
    <w:rsid w:val="00AF367C"/>
    <w:rsid w:val="00AF45DB"/>
    <w:rsid w:val="00AF7F74"/>
    <w:rsid w:val="00B01A2E"/>
    <w:rsid w:val="00B01CD3"/>
    <w:rsid w:val="00B0280A"/>
    <w:rsid w:val="00B02D7C"/>
    <w:rsid w:val="00B030E4"/>
    <w:rsid w:val="00B0346C"/>
    <w:rsid w:val="00B03B0D"/>
    <w:rsid w:val="00B03CFB"/>
    <w:rsid w:val="00B04F90"/>
    <w:rsid w:val="00B05C04"/>
    <w:rsid w:val="00B05CF4"/>
    <w:rsid w:val="00B07990"/>
    <w:rsid w:val="00B079B1"/>
    <w:rsid w:val="00B106F5"/>
    <w:rsid w:val="00B10738"/>
    <w:rsid w:val="00B10B16"/>
    <w:rsid w:val="00B10E73"/>
    <w:rsid w:val="00B11494"/>
    <w:rsid w:val="00B11DA6"/>
    <w:rsid w:val="00B12075"/>
    <w:rsid w:val="00B1209F"/>
    <w:rsid w:val="00B13656"/>
    <w:rsid w:val="00B13F6D"/>
    <w:rsid w:val="00B141B6"/>
    <w:rsid w:val="00B16021"/>
    <w:rsid w:val="00B161B3"/>
    <w:rsid w:val="00B1781A"/>
    <w:rsid w:val="00B20D68"/>
    <w:rsid w:val="00B20E64"/>
    <w:rsid w:val="00B20FA3"/>
    <w:rsid w:val="00B212BC"/>
    <w:rsid w:val="00B21A84"/>
    <w:rsid w:val="00B2200F"/>
    <w:rsid w:val="00B22570"/>
    <w:rsid w:val="00B22768"/>
    <w:rsid w:val="00B22A34"/>
    <w:rsid w:val="00B2370F"/>
    <w:rsid w:val="00B23CA9"/>
    <w:rsid w:val="00B247FC"/>
    <w:rsid w:val="00B25F86"/>
    <w:rsid w:val="00B2683D"/>
    <w:rsid w:val="00B273AE"/>
    <w:rsid w:val="00B27937"/>
    <w:rsid w:val="00B306D7"/>
    <w:rsid w:val="00B3080D"/>
    <w:rsid w:val="00B30B3E"/>
    <w:rsid w:val="00B30D1E"/>
    <w:rsid w:val="00B30F5E"/>
    <w:rsid w:val="00B34493"/>
    <w:rsid w:val="00B34497"/>
    <w:rsid w:val="00B3453B"/>
    <w:rsid w:val="00B354E8"/>
    <w:rsid w:val="00B35CAF"/>
    <w:rsid w:val="00B36769"/>
    <w:rsid w:val="00B3689E"/>
    <w:rsid w:val="00B37104"/>
    <w:rsid w:val="00B37B84"/>
    <w:rsid w:val="00B40803"/>
    <w:rsid w:val="00B42518"/>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3387"/>
    <w:rsid w:val="00B53ECC"/>
    <w:rsid w:val="00B540F9"/>
    <w:rsid w:val="00B5519C"/>
    <w:rsid w:val="00B56104"/>
    <w:rsid w:val="00B565B7"/>
    <w:rsid w:val="00B5760D"/>
    <w:rsid w:val="00B57A8A"/>
    <w:rsid w:val="00B60B5C"/>
    <w:rsid w:val="00B60F04"/>
    <w:rsid w:val="00B610D0"/>
    <w:rsid w:val="00B61B2B"/>
    <w:rsid w:val="00B61D4B"/>
    <w:rsid w:val="00B63D6F"/>
    <w:rsid w:val="00B64159"/>
    <w:rsid w:val="00B64C3C"/>
    <w:rsid w:val="00B65C24"/>
    <w:rsid w:val="00B65EAA"/>
    <w:rsid w:val="00B666C4"/>
    <w:rsid w:val="00B66876"/>
    <w:rsid w:val="00B677AC"/>
    <w:rsid w:val="00B67A49"/>
    <w:rsid w:val="00B67DBD"/>
    <w:rsid w:val="00B71891"/>
    <w:rsid w:val="00B72595"/>
    <w:rsid w:val="00B73763"/>
    <w:rsid w:val="00B73A46"/>
    <w:rsid w:val="00B73B99"/>
    <w:rsid w:val="00B75D3A"/>
    <w:rsid w:val="00B769FB"/>
    <w:rsid w:val="00B77562"/>
    <w:rsid w:val="00B77C44"/>
    <w:rsid w:val="00B77CA6"/>
    <w:rsid w:val="00B80C3E"/>
    <w:rsid w:val="00B80DC7"/>
    <w:rsid w:val="00B822D6"/>
    <w:rsid w:val="00B83005"/>
    <w:rsid w:val="00B842B1"/>
    <w:rsid w:val="00B84CFA"/>
    <w:rsid w:val="00B85C76"/>
    <w:rsid w:val="00B8618C"/>
    <w:rsid w:val="00B86766"/>
    <w:rsid w:val="00B87BD0"/>
    <w:rsid w:val="00B87CF1"/>
    <w:rsid w:val="00B9011F"/>
    <w:rsid w:val="00B917C1"/>
    <w:rsid w:val="00B918D7"/>
    <w:rsid w:val="00B92559"/>
    <w:rsid w:val="00B93D31"/>
    <w:rsid w:val="00B94341"/>
    <w:rsid w:val="00B9516F"/>
    <w:rsid w:val="00B955F4"/>
    <w:rsid w:val="00B95D19"/>
    <w:rsid w:val="00B95F1D"/>
    <w:rsid w:val="00B960E3"/>
    <w:rsid w:val="00B964DA"/>
    <w:rsid w:val="00B96F66"/>
    <w:rsid w:val="00BA03AE"/>
    <w:rsid w:val="00BA03DD"/>
    <w:rsid w:val="00BA15B5"/>
    <w:rsid w:val="00BA2036"/>
    <w:rsid w:val="00BA20C0"/>
    <w:rsid w:val="00BA25D5"/>
    <w:rsid w:val="00BA3429"/>
    <w:rsid w:val="00BA5455"/>
    <w:rsid w:val="00BA556D"/>
    <w:rsid w:val="00BA56D1"/>
    <w:rsid w:val="00BA596C"/>
    <w:rsid w:val="00BA602B"/>
    <w:rsid w:val="00BA68B0"/>
    <w:rsid w:val="00BA6E6F"/>
    <w:rsid w:val="00BA7BEE"/>
    <w:rsid w:val="00BB0148"/>
    <w:rsid w:val="00BB13FC"/>
    <w:rsid w:val="00BB1ED1"/>
    <w:rsid w:val="00BB1F24"/>
    <w:rsid w:val="00BB25B1"/>
    <w:rsid w:val="00BB3F32"/>
    <w:rsid w:val="00BB43B2"/>
    <w:rsid w:val="00BB47A6"/>
    <w:rsid w:val="00BB56BD"/>
    <w:rsid w:val="00BB6C04"/>
    <w:rsid w:val="00BB6D69"/>
    <w:rsid w:val="00BB7067"/>
    <w:rsid w:val="00BB7432"/>
    <w:rsid w:val="00BB75C0"/>
    <w:rsid w:val="00BC063A"/>
    <w:rsid w:val="00BC06D2"/>
    <w:rsid w:val="00BC1D63"/>
    <w:rsid w:val="00BC2855"/>
    <w:rsid w:val="00BC319A"/>
    <w:rsid w:val="00BC33A0"/>
    <w:rsid w:val="00BC3A24"/>
    <w:rsid w:val="00BC3BFF"/>
    <w:rsid w:val="00BC3E30"/>
    <w:rsid w:val="00BC4D7F"/>
    <w:rsid w:val="00BC67A4"/>
    <w:rsid w:val="00BC766A"/>
    <w:rsid w:val="00BC7915"/>
    <w:rsid w:val="00BC7A6F"/>
    <w:rsid w:val="00BD0B19"/>
    <w:rsid w:val="00BD0CF8"/>
    <w:rsid w:val="00BD1D67"/>
    <w:rsid w:val="00BD2BE1"/>
    <w:rsid w:val="00BD3933"/>
    <w:rsid w:val="00BD440F"/>
    <w:rsid w:val="00BD4EEC"/>
    <w:rsid w:val="00BD5437"/>
    <w:rsid w:val="00BD65CE"/>
    <w:rsid w:val="00BD69F4"/>
    <w:rsid w:val="00BD7F41"/>
    <w:rsid w:val="00BE0561"/>
    <w:rsid w:val="00BE1F29"/>
    <w:rsid w:val="00BE4BF6"/>
    <w:rsid w:val="00BE5F8E"/>
    <w:rsid w:val="00BE63F8"/>
    <w:rsid w:val="00BE72C5"/>
    <w:rsid w:val="00BE7CDF"/>
    <w:rsid w:val="00BF0351"/>
    <w:rsid w:val="00BF0BC0"/>
    <w:rsid w:val="00BF1DF5"/>
    <w:rsid w:val="00BF23CD"/>
    <w:rsid w:val="00BF2D56"/>
    <w:rsid w:val="00BF3A7E"/>
    <w:rsid w:val="00BF3B2F"/>
    <w:rsid w:val="00BF46C2"/>
    <w:rsid w:val="00BF498B"/>
    <w:rsid w:val="00BF58AC"/>
    <w:rsid w:val="00BF5A27"/>
    <w:rsid w:val="00BF6058"/>
    <w:rsid w:val="00BF6B6E"/>
    <w:rsid w:val="00BF6B94"/>
    <w:rsid w:val="00BF6F86"/>
    <w:rsid w:val="00C007EA"/>
    <w:rsid w:val="00C01F6D"/>
    <w:rsid w:val="00C0219F"/>
    <w:rsid w:val="00C02748"/>
    <w:rsid w:val="00C03A30"/>
    <w:rsid w:val="00C042FF"/>
    <w:rsid w:val="00C04906"/>
    <w:rsid w:val="00C04A39"/>
    <w:rsid w:val="00C04C70"/>
    <w:rsid w:val="00C053F6"/>
    <w:rsid w:val="00C05528"/>
    <w:rsid w:val="00C066B5"/>
    <w:rsid w:val="00C06ADF"/>
    <w:rsid w:val="00C06E38"/>
    <w:rsid w:val="00C07018"/>
    <w:rsid w:val="00C10CDD"/>
    <w:rsid w:val="00C10D6C"/>
    <w:rsid w:val="00C10DE0"/>
    <w:rsid w:val="00C11880"/>
    <w:rsid w:val="00C11EEF"/>
    <w:rsid w:val="00C121B9"/>
    <w:rsid w:val="00C12562"/>
    <w:rsid w:val="00C12798"/>
    <w:rsid w:val="00C1375D"/>
    <w:rsid w:val="00C13C70"/>
    <w:rsid w:val="00C15014"/>
    <w:rsid w:val="00C1507A"/>
    <w:rsid w:val="00C15AC1"/>
    <w:rsid w:val="00C1617B"/>
    <w:rsid w:val="00C16207"/>
    <w:rsid w:val="00C1669F"/>
    <w:rsid w:val="00C16A3B"/>
    <w:rsid w:val="00C17596"/>
    <w:rsid w:val="00C179A5"/>
    <w:rsid w:val="00C20053"/>
    <w:rsid w:val="00C21432"/>
    <w:rsid w:val="00C21722"/>
    <w:rsid w:val="00C21CB5"/>
    <w:rsid w:val="00C22B15"/>
    <w:rsid w:val="00C22BA3"/>
    <w:rsid w:val="00C22F5F"/>
    <w:rsid w:val="00C234B7"/>
    <w:rsid w:val="00C234F6"/>
    <w:rsid w:val="00C24269"/>
    <w:rsid w:val="00C24CB1"/>
    <w:rsid w:val="00C24DF2"/>
    <w:rsid w:val="00C253F2"/>
    <w:rsid w:val="00C2731F"/>
    <w:rsid w:val="00C273E1"/>
    <w:rsid w:val="00C307AE"/>
    <w:rsid w:val="00C30F15"/>
    <w:rsid w:val="00C3182E"/>
    <w:rsid w:val="00C31894"/>
    <w:rsid w:val="00C31DA8"/>
    <w:rsid w:val="00C32AC9"/>
    <w:rsid w:val="00C33C72"/>
    <w:rsid w:val="00C33E33"/>
    <w:rsid w:val="00C3422A"/>
    <w:rsid w:val="00C350CB"/>
    <w:rsid w:val="00C36FE4"/>
    <w:rsid w:val="00C37C88"/>
    <w:rsid w:val="00C4048E"/>
    <w:rsid w:val="00C41B5C"/>
    <w:rsid w:val="00C451F3"/>
    <w:rsid w:val="00C45D70"/>
    <w:rsid w:val="00C45D80"/>
    <w:rsid w:val="00C46B9A"/>
    <w:rsid w:val="00C47113"/>
    <w:rsid w:val="00C502C4"/>
    <w:rsid w:val="00C504F4"/>
    <w:rsid w:val="00C50BBD"/>
    <w:rsid w:val="00C51880"/>
    <w:rsid w:val="00C520FF"/>
    <w:rsid w:val="00C53AA0"/>
    <w:rsid w:val="00C53AF6"/>
    <w:rsid w:val="00C542C5"/>
    <w:rsid w:val="00C54466"/>
    <w:rsid w:val="00C547E3"/>
    <w:rsid w:val="00C547FD"/>
    <w:rsid w:val="00C54A57"/>
    <w:rsid w:val="00C55465"/>
    <w:rsid w:val="00C5562D"/>
    <w:rsid w:val="00C5601B"/>
    <w:rsid w:val="00C568BD"/>
    <w:rsid w:val="00C57C6C"/>
    <w:rsid w:val="00C6006B"/>
    <w:rsid w:val="00C61749"/>
    <w:rsid w:val="00C623DC"/>
    <w:rsid w:val="00C625A2"/>
    <w:rsid w:val="00C639B0"/>
    <w:rsid w:val="00C6451E"/>
    <w:rsid w:val="00C64B14"/>
    <w:rsid w:val="00C6592A"/>
    <w:rsid w:val="00C66673"/>
    <w:rsid w:val="00C71797"/>
    <w:rsid w:val="00C7208A"/>
    <w:rsid w:val="00C728F6"/>
    <w:rsid w:val="00C738AF"/>
    <w:rsid w:val="00C74E38"/>
    <w:rsid w:val="00C751FE"/>
    <w:rsid w:val="00C75472"/>
    <w:rsid w:val="00C75570"/>
    <w:rsid w:val="00C75D87"/>
    <w:rsid w:val="00C76280"/>
    <w:rsid w:val="00C76BD8"/>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855F3"/>
    <w:rsid w:val="00C8786B"/>
    <w:rsid w:val="00C87F7A"/>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1FE2"/>
    <w:rsid w:val="00CA3CDE"/>
    <w:rsid w:val="00CA3ED5"/>
    <w:rsid w:val="00CA3F4D"/>
    <w:rsid w:val="00CA416A"/>
    <w:rsid w:val="00CA4B4B"/>
    <w:rsid w:val="00CA4E1D"/>
    <w:rsid w:val="00CA50CC"/>
    <w:rsid w:val="00CA5A7F"/>
    <w:rsid w:val="00CA5C59"/>
    <w:rsid w:val="00CA66B5"/>
    <w:rsid w:val="00CB0535"/>
    <w:rsid w:val="00CB1D48"/>
    <w:rsid w:val="00CB3955"/>
    <w:rsid w:val="00CB39C4"/>
    <w:rsid w:val="00CB3D4C"/>
    <w:rsid w:val="00CB3EFA"/>
    <w:rsid w:val="00CB4611"/>
    <w:rsid w:val="00CB50BB"/>
    <w:rsid w:val="00CB5872"/>
    <w:rsid w:val="00CB6807"/>
    <w:rsid w:val="00CB695A"/>
    <w:rsid w:val="00CB6C1F"/>
    <w:rsid w:val="00CC0A37"/>
    <w:rsid w:val="00CC1CE2"/>
    <w:rsid w:val="00CC2813"/>
    <w:rsid w:val="00CC2DAB"/>
    <w:rsid w:val="00CC3094"/>
    <w:rsid w:val="00CC3A00"/>
    <w:rsid w:val="00CC3D36"/>
    <w:rsid w:val="00CC55C4"/>
    <w:rsid w:val="00CC6093"/>
    <w:rsid w:val="00CC62D0"/>
    <w:rsid w:val="00CC654D"/>
    <w:rsid w:val="00CC69E0"/>
    <w:rsid w:val="00CD0D6C"/>
    <w:rsid w:val="00CD1BD5"/>
    <w:rsid w:val="00CD5551"/>
    <w:rsid w:val="00CD6697"/>
    <w:rsid w:val="00CD6EE0"/>
    <w:rsid w:val="00CD7021"/>
    <w:rsid w:val="00CD7240"/>
    <w:rsid w:val="00CD7783"/>
    <w:rsid w:val="00CE208C"/>
    <w:rsid w:val="00CE2CA3"/>
    <w:rsid w:val="00CE33FE"/>
    <w:rsid w:val="00CE3644"/>
    <w:rsid w:val="00CE38BB"/>
    <w:rsid w:val="00CE47A7"/>
    <w:rsid w:val="00CE54F1"/>
    <w:rsid w:val="00CE552B"/>
    <w:rsid w:val="00CE5999"/>
    <w:rsid w:val="00CE6BB8"/>
    <w:rsid w:val="00CE7656"/>
    <w:rsid w:val="00CE7E68"/>
    <w:rsid w:val="00CF0119"/>
    <w:rsid w:val="00CF0A0F"/>
    <w:rsid w:val="00CF0BFF"/>
    <w:rsid w:val="00CF0CD4"/>
    <w:rsid w:val="00CF11A6"/>
    <w:rsid w:val="00CF38CD"/>
    <w:rsid w:val="00CF4030"/>
    <w:rsid w:val="00CF4717"/>
    <w:rsid w:val="00CF5B67"/>
    <w:rsid w:val="00CF62D7"/>
    <w:rsid w:val="00CF6303"/>
    <w:rsid w:val="00CF6938"/>
    <w:rsid w:val="00CF7979"/>
    <w:rsid w:val="00D001CE"/>
    <w:rsid w:val="00D00787"/>
    <w:rsid w:val="00D00D43"/>
    <w:rsid w:val="00D0104E"/>
    <w:rsid w:val="00D0134B"/>
    <w:rsid w:val="00D017EF"/>
    <w:rsid w:val="00D01FA7"/>
    <w:rsid w:val="00D02854"/>
    <w:rsid w:val="00D02CDF"/>
    <w:rsid w:val="00D02FBE"/>
    <w:rsid w:val="00D04D83"/>
    <w:rsid w:val="00D04E41"/>
    <w:rsid w:val="00D05146"/>
    <w:rsid w:val="00D057A5"/>
    <w:rsid w:val="00D05934"/>
    <w:rsid w:val="00D060B2"/>
    <w:rsid w:val="00D06A61"/>
    <w:rsid w:val="00D07941"/>
    <w:rsid w:val="00D07B9A"/>
    <w:rsid w:val="00D10090"/>
    <w:rsid w:val="00D118B1"/>
    <w:rsid w:val="00D11F64"/>
    <w:rsid w:val="00D13C62"/>
    <w:rsid w:val="00D15BA4"/>
    <w:rsid w:val="00D162EF"/>
    <w:rsid w:val="00D166F9"/>
    <w:rsid w:val="00D16FDE"/>
    <w:rsid w:val="00D17156"/>
    <w:rsid w:val="00D176D2"/>
    <w:rsid w:val="00D2170B"/>
    <w:rsid w:val="00D217C1"/>
    <w:rsid w:val="00D222A6"/>
    <w:rsid w:val="00D229A8"/>
    <w:rsid w:val="00D23B71"/>
    <w:rsid w:val="00D23BD0"/>
    <w:rsid w:val="00D23EBD"/>
    <w:rsid w:val="00D241F0"/>
    <w:rsid w:val="00D2574E"/>
    <w:rsid w:val="00D25FE5"/>
    <w:rsid w:val="00D27970"/>
    <w:rsid w:val="00D279B6"/>
    <w:rsid w:val="00D27EC7"/>
    <w:rsid w:val="00D30789"/>
    <w:rsid w:val="00D32D4F"/>
    <w:rsid w:val="00D33680"/>
    <w:rsid w:val="00D342DD"/>
    <w:rsid w:val="00D34477"/>
    <w:rsid w:val="00D357CF"/>
    <w:rsid w:val="00D35841"/>
    <w:rsid w:val="00D35A64"/>
    <w:rsid w:val="00D37550"/>
    <w:rsid w:val="00D37788"/>
    <w:rsid w:val="00D37FF4"/>
    <w:rsid w:val="00D40850"/>
    <w:rsid w:val="00D409FF"/>
    <w:rsid w:val="00D42AE8"/>
    <w:rsid w:val="00D42BDB"/>
    <w:rsid w:val="00D434EE"/>
    <w:rsid w:val="00D45E2B"/>
    <w:rsid w:val="00D474B7"/>
    <w:rsid w:val="00D47EF9"/>
    <w:rsid w:val="00D526B1"/>
    <w:rsid w:val="00D52DCE"/>
    <w:rsid w:val="00D53F37"/>
    <w:rsid w:val="00D5423E"/>
    <w:rsid w:val="00D5556C"/>
    <w:rsid w:val="00D55693"/>
    <w:rsid w:val="00D57089"/>
    <w:rsid w:val="00D60175"/>
    <w:rsid w:val="00D6026F"/>
    <w:rsid w:val="00D6042F"/>
    <w:rsid w:val="00D60BBF"/>
    <w:rsid w:val="00D62458"/>
    <w:rsid w:val="00D62A69"/>
    <w:rsid w:val="00D62F57"/>
    <w:rsid w:val="00D63B55"/>
    <w:rsid w:val="00D6463F"/>
    <w:rsid w:val="00D649A4"/>
    <w:rsid w:val="00D64A1C"/>
    <w:rsid w:val="00D650B5"/>
    <w:rsid w:val="00D6620B"/>
    <w:rsid w:val="00D66812"/>
    <w:rsid w:val="00D71291"/>
    <w:rsid w:val="00D71509"/>
    <w:rsid w:val="00D71CEB"/>
    <w:rsid w:val="00D72829"/>
    <w:rsid w:val="00D73051"/>
    <w:rsid w:val="00D73905"/>
    <w:rsid w:val="00D74578"/>
    <w:rsid w:val="00D75B6B"/>
    <w:rsid w:val="00D76466"/>
    <w:rsid w:val="00D76B48"/>
    <w:rsid w:val="00D801FF"/>
    <w:rsid w:val="00D802D6"/>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0722"/>
    <w:rsid w:val="00D90EB6"/>
    <w:rsid w:val="00D91C73"/>
    <w:rsid w:val="00D91D96"/>
    <w:rsid w:val="00D91FFF"/>
    <w:rsid w:val="00D922AD"/>
    <w:rsid w:val="00D92331"/>
    <w:rsid w:val="00D9321B"/>
    <w:rsid w:val="00D9354E"/>
    <w:rsid w:val="00D93AA5"/>
    <w:rsid w:val="00D942CE"/>
    <w:rsid w:val="00D94F6E"/>
    <w:rsid w:val="00D9533A"/>
    <w:rsid w:val="00D953F8"/>
    <w:rsid w:val="00D95A78"/>
    <w:rsid w:val="00D95E86"/>
    <w:rsid w:val="00D95EF7"/>
    <w:rsid w:val="00D96BE3"/>
    <w:rsid w:val="00D9716D"/>
    <w:rsid w:val="00D976BA"/>
    <w:rsid w:val="00D97B54"/>
    <w:rsid w:val="00DA1126"/>
    <w:rsid w:val="00DA193D"/>
    <w:rsid w:val="00DA2497"/>
    <w:rsid w:val="00DA27F3"/>
    <w:rsid w:val="00DA29E7"/>
    <w:rsid w:val="00DA345E"/>
    <w:rsid w:val="00DA3D08"/>
    <w:rsid w:val="00DA5048"/>
    <w:rsid w:val="00DA5778"/>
    <w:rsid w:val="00DA5D32"/>
    <w:rsid w:val="00DA72C8"/>
    <w:rsid w:val="00DA767E"/>
    <w:rsid w:val="00DA792D"/>
    <w:rsid w:val="00DB0281"/>
    <w:rsid w:val="00DB07E5"/>
    <w:rsid w:val="00DB0DF5"/>
    <w:rsid w:val="00DB0E75"/>
    <w:rsid w:val="00DB1585"/>
    <w:rsid w:val="00DB29E0"/>
    <w:rsid w:val="00DB30A3"/>
    <w:rsid w:val="00DB3B5B"/>
    <w:rsid w:val="00DB4469"/>
    <w:rsid w:val="00DB4E05"/>
    <w:rsid w:val="00DB4F70"/>
    <w:rsid w:val="00DB543F"/>
    <w:rsid w:val="00DB6444"/>
    <w:rsid w:val="00DB6BD4"/>
    <w:rsid w:val="00DB704E"/>
    <w:rsid w:val="00DC013A"/>
    <w:rsid w:val="00DC07FF"/>
    <w:rsid w:val="00DC0FE2"/>
    <w:rsid w:val="00DC1788"/>
    <w:rsid w:val="00DC3210"/>
    <w:rsid w:val="00DC32AC"/>
    <w:rsid w:val="00DC38F3"/>
    <w:rsid w:val="00DC3A4C"/>
    <w:rsid w:val="00DC417E"/>
    <w:rsid w:val="00DC4194"/>
    <w:rsid w:val="00DC491C"/>
    <w:rsid w:val="00DC4E89"/>
    <w:rsid w:val="00DC4FEB"/>
    <w:rsid w:val="00DC59CF"/>
    <w:rsid w:val="00DC5AE5"/>
    <w:rsid w:val="00DC6027"/>
    <w:rsid w:val="00DC6EBB"/>
    <w:rsid w:val="00DC6FCB"/>
    <w:rsid w:val="00DC74B9"/>
    <w:rsid w:val="00DC74E1"/>
    <w:rsid w:val="00DD1D3C"/>
    <w:rsid w:val="00DD2271"/>
    <w:rsid w:val="00DD2431"/>
    <w:rsid w:val="00DD386A"/>
    <w:rsid w:val="00DD56C5"/>
    <w:rsid w:val="00DD5D0D"/>
    <w:rsid w:val="00DD6141"/>
    <w:rsid w:val="00DD6736"/>
    <w:rsid w:val="00DD6F7F"/>
    <w:rsid w:val="00DD7C8E"/>
    <w:rsid w:val="00DE0DBA"/>
    <w:rsid w:val="00DE340B"/>
    <w:rsid w:val="00DE3CAE"/>
    <w:rsid w:val="00DE47FC"/>
    <w:rsid w:val="00DE48AC"/>
    <w:rsid w:val="00DE5360"/>
    <w:rsid w:val="00DE5810"/>
    <w:rsid w:val="00DF04F1"/>
    <w:rsid w:val="00DF0503"/>
    <w:rsid w:val="00DF12E5"/>
    <w:rsid w:val="00DF198F"/>
    <w:rsid w:val="00DF1D3F"/>
    <w:rsid w:val="00DF1E58"/>
    <w:rsid w:val="00DF300F"/>
    <w:rsid w:val="00DF380F"/>
    <w:rsid w:val="00DF383A"/>
    <w:rsid w:val="00DF57D5"/>
    <w:rsid w:val="00DF57DE"/>
    <w:rsid w:val="00DF5C76"/>
    <w:rsid w:val="00DF5F12"/>
    <w:rsid w:val="00DF6273"/>
    <w:rsid w:val="00DF7023"/>
    <w:rsid w:val="00DF7276"/>
    <w:rsid w:val="00DF7618"/>
    <w:rsid w:val="00DF7AE6"/>
    <w:rsid w:val="00E00716"/>
    <w:rsid w:val="00E0084E"/>
    <w:rsid w:val="00E008DB"/>
    <w:rsid w:val="00E00E1E"/>
    <w:rsid w:val="00E01349"/>
    <w:rsid w:val="00E02C9E"/>
    <w:rsid w:val="00E03375"/>
    <w:rsid w:val="00E03D5E"/>
    <w:rsid w:val="00E03E6E"/>
    <w:rsid w:val="00E040C4"/>
    <w:rsid w:val="00E040D5"/>
    <w:rsid w:val="00E04A47"/>
    <w:rsid w:val="00E04E12"/>
    <w:rsid w:val="00E079D9"/>
    <w:rsid w:val="00E10237"/>
    <w:rsid w:val="00E10F6A"/>
    <w:rsid w:val="00E12AEB"/>
    <w:rsid w:val="00E12F5E"/>
    <w:rsid w:val="00E1619B"/>
    <w:rsid w:val="00E164DB"/>
    <w:rsid w:val="00E16BD7"/>
    <w:rsid w:val="00E16EB0"/>
    <w:rsid w:val="00E17207"/>
    <w:rsid w:val="00E205F7"/>
    <w:rsid w:val="00E20C02"/>
    <w:rsid w:val="00E2134B"/>
    <w:rsid w:val="00E21F13"/>
    <w:rsid w:val="00E24986"/>
    <w:rsid w:val="00E25246"/>
    <w:rsid w:val="00E25950"/>
    <w:rsid w:val="00E263FB"/>
    <w:rsid w:val="00E2658F"/>
    <w:rsid w:val="00E27596"/>
    <w:rsid w:val="00E306B0"/>
    <w:rsid w:val="00E31697"/>
    <w:rsid w:val="00E31A9B"/>
    <w:rsid w:val="00E329A4"/>
    <w:rsid w:val="00E331BD"/>
    <w:rsid w:val="00E33C60"/>
    <w:rsid w:val="00E340AE"/>
    <w:rsid w:val="00E341AB"/>
    <w:rsid w:val="00E34A52"/>
    <w:rsid w:val="00E36C6B"/>
    <w:rsid w:val="00E3758F"/>
    <w:rsid w:val="00E378C1"/>
    <w:rsid w:val="00E37BD5"/>
    <w:rsid w:val="00E40247"/>
    <w:rsid w:val="00E418A5"/>
    <w:rsid w:val="00E4222A"/>
    <w:rsid w:val="00E42763"/>
    <w:rsid w:val="00E4344B"/>
    <w:rsid w:val="00E43649"/>
    <w:rsid w:val="00E43880"/>
    <w:rsid w:val="00E43BA6"/>
    <w:rsid w:val="00E44765"/>
    <w:rsid w:val="00E457DD"/>
    <w:rsid w:val="00E4616B"/>
    <w:rsid w:val="00E461B5"/>
    <w:rsid w:val="00E46231"/>
    <w:rsid w:val="00E467B5"/>
    <w:rsid w:val="00E46D80"/>
    <w:rsid w:val="00E47142"/>
    <w:rsid w:val="00E478A1"/>
    <w:rsid w:val="00E47AF6"/>
    <w:rsid w:val="00E50085"/>
    <w:rsid w:val="00E50DE9"/>
    <w:rsid w:val="00E50F35"/>
    <w:rsid w:val="00E51029"/>
    <w:rsid w:val="00E51169"/>
    <w:rsid w:val="00E513A8"/>
    <w:rsid w:val="00E51ABC"/>
    <w:rsid w:val="00E51E05"/>
    <w:rsid w:val="00E520BC"/>
    <w:rsid w:val="00E52A47"/>
    <w:rsid w:val="00E5343D"/>
    <w:rsid w:val="00E53A55"/>
    <w:rsid w:val="00E54863"/>
    <w:rsid w:val="00E550FB"/>
    <w:rsid w:val="00E55A9B"/>
    <w:rsid w:val="00E56B8E"/>
    <w:rsid w:val="00E60848"/>
    <w:rsid w:val="00E61B15"/>
    <w:rsid w:val="00E6218D"/>
    <w:rsid w:val="00E623B7"/>
    <w:rsid w:val="00E626B5"/>
    <w:rsid w:val="00E6393B"/>
    <w:rsid w:val="00E64974"/>
    <w:rsid w:val="00E65A1F"/>
    <w:rsid w:val="00E65C69"/>
    <w:rsid w:val="00E65E7D"/>
    <w:rsid w:val="00E67661"/>
    <w:rsid w:val="00E67FCF"/>
    <w:rsid w:val="00E702E3"/>
    <w:rsid w:val="00E70B85"/>
    <w:rsid w:val="00E71967"/>
    <w:rsid w:val="00E7285F"/>
    <w:rsid w:val="00E73597"/>
    <w:rsid w:val="00E739D3"/>
    <w:rsid w:val="00E73EC4"/>
    <w:rsid w:val="00E74728"/>
    <w:rsid w:val="00E74815"/>
    <w:rsid w:val="00E74FDE"/>
    <w:rsid w:val="00E75364"/>
    <w:rsid w:val="00E765F2"/>
    <w:rsid w:val="00E76E38"/>
    <w:rsid w:val="00E775D6"/>
    <w:rsid w:val="00E77D56"/>
    <w:rsid w:val="00E812A1"/>
    <w:rsid w:val="00E82219"/>
    <w:rsid w:val="00E82A7E"/>
    <w:rsid w:val="00E82C05"/>
    <w:rsid w:val="00E82E75"/>
    <w:rsid w:val="00E83A38"/>
    <w:rsid w:val="00E83B8F"/>
    <w:rsid w:val="00E83FC2"/>
    <w:rsid w:val="00E8439A"/>
    <w:rsid w:val="00E846EC"/>
    <w:rsid w:val="00E861CB"/>
    <w:rsid w:val="00E86733"/>
    <w:rsid w:val="00E86E72"/>
    <w:rsid w:val="00E879E2"/>
    <w:rsid w:val="00E87CC6"/>
    <w:rsid w:val="00E90768"/>
    <w:rsid w:val="00E91D14"/>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75E6"/>
    <w:rsid w:val="00E97F23"/>
    <w:rsid w:val="00EA0BAE"/>
    <w:rsid w:val="00EA1523"/>
    <w:rsid w:val="00EA1D80"/>
    <w:rsid w:val="00EA3746"/>
    <w:rsid w:val="00EA3C75"/>
    <w:rsid w:val="00EA539E"/>
    <w:rsid w:val="00EA5676"/>
    <w:rsid w:val="00EA643C"/>
    <w:rsid w:val="00EA68F2"/>
    <w:rsid w:val="00EA7372"/>
    <w:rsid w:val="00EB111F"/>
    <w:rsid w:val="00EB158D"/>
    <w:rsid w:val="00EB2B88"/>
    <w:rsid w:val="00EB2CDA"/>
    <w:rsid w:val="00EB2E3D"/>
    <w:rsid w:val="00EB40EF"/>
    <w:rsid w:val="00EB51C9"/>
    <w:rsid w:val="00EB5AF6"/>
    <w:rsid w:val="00EB5D34"/>
    <w:rsid w:val="00EB6823"/>
    <w:rsid w:val="00EB6BD3"/>
    <w:rsid w:val="00EB707D"/>
    <w:rsid w:val="00EB7206"/>
    <w:rsid w:val="00EB75C4"/>
    <w:rsid w:val="00EB7D54"/>
    <w:rsid w:val="00EB7E32"/>
    <w:rsid w:val="00EC00A3"/>
    <w:rsid w:val="00EC0676"/>
    <w:rsid w:val="00EC0B3C"/>
    <w:rsid w:val="00EC17B5"/>
    <w:rsid w:val="00EC2FB7"/>
    <w:rsid w:val="00EC3B4E"/>
    <w:rsid w:val="00EC428C"/>
    <w:rsid w:val="00EC5F1F"/>
    <w:rsid w:val="00EC5FA4"/>
    <w:rsid w:val="00EC67DC"/>
    <w:rsid w:val="00EC6C38"/>
    <w:rsid w:val="00EC75A6"/>
    <w:rsid w:val="00EC75FE"/>
    <w:rsid w:val="00ED0258"/>
    <w:rsid w:val="00ED1E77"/>
    <w:rsid w:val="00ED3A5F"/>
    <w:rsid w:val="00ED3CD2"/>
    <w:rsid w:val="00ED42C4"/>
    <w:rsid w:val="00ED4FBA"/>
    <w:rsid w:val="00ED5295"/>
    <w:rsid w:val="00ED5F8A"/>
    <w:rsid w:val="00ED62AD"/>
    <w:rsid w:val="00ED6B7C"/>
    <w:rsid w:val="00ED6FBD"/>
    <w:rsid w:val="00ED6FC2"/>
    <w:rsid w:val="00ED70AA"/>
    <w:rsid w:val="00ED7C4B"/>
    <w:rsid w:val="00EE05AA"/>
    <w:rsid w:val="00EE0E0B"/>
    <w:rsid w:val="00EE1184"/>
    <w:rsid w:val="00EE144C"/>
    <w:rsid w:val="00EE2C63"/>
    <w:rsid w:val="00EE33CA"/>
    <w:rsid w:val="00EE34B2"/>
    <w:rsid w:val="00EE3C07"/>
    <w:rsid w:val="00EE411E"/>
    <w:rsid w:val="00EE4674"/>
    <w:rsid w:val="00EE4C06"/>
    <w:rsid w:val="00EE4CDA"/>
    <w:rsid w:val="00EE4CDF"/>
    <w:rsid w:val="00EE4F09"/>
    <w:rsid w:val="00EE5238"/>
    <w:rsid w:val="00EE6B37"/>
    <w:rsid w:val="00EE6C16"/>
    <w:rsid w:val="00EE78C4"/>
    <w:rsid w:val="00EE7C0A"/>
    <w:rsid w:val="00EF09C9"/>
    <w:rsid w:val="00EF0BD5"/>
    <w:rsid w:val="00EF0C75"/>
    <w:rsid w:val="00EF0E4D"/>
    <w:rsid w:val="00EF1C90"/>
    <w:rsid w:val="00EF2619"/>
    <w:rsid w:val="00EF3017"/>
    <w:rsid w:val="00EF4062"/>
    <w:rsid w:val="00EF42F8"/>
    <w:rsid w:val="00EF4544"/>
    <w:rsid w:val="00EF4C09"/>
    <w:rsid w:val="00EF51B2"/>
    <w:rsid w:val="00EF5E60"/>
    <w:rsid w:val="00EF63F8"/>
    <w:rsid w:val="00EF6993"/>
    <w:rsid w:val="00EF6BA7"/>
    <w:rsid w:val="00EF6E36"/>
    <w:rsid w:val="00EF6F6D"/>
    <w:rsid w:val="00F01752"/>
    <w:rsid w:val="00F018C7"/>
    <w:rsid w:val="00F01B2B"/>
    <w:rsid w:val="00F01E09"/>
    <w:rsid w:val="00F02CC0"/>
    <w:rsid w:val="00F0361D"/>
    <w:rsid w:val="00F03678"/>
    <w:rsid w:val="00F059F7"/>
    <w:rsid w:val="00F05AA7"/>
    <w:rsid w:val="00F07173"/>
    <w:rsid w:val="00F076CB"/>
    <w:rsid w:val="00F0779B"/>
    <w:rsid w:val="00F07A90"/>
    <w:rsid w:val="00F111A9"/>
    <w:rsid w:val="00F12778"/>
    <w:rsid w:val="00F12972"/>
    <w:rsid w:val="00F12BFA"/>
    <w:rsid w:val="00F131D2"/>
    <w:rsid w:val="00F14748"/>
    <w:rsid w:val="00F14A5B"/>
    <w:rsid w:val="00F15AA6"/>
    <w:rsid w:val="00F16E4C"/>
    <w:rsid w:val="00F16FD6"/>
    <w:rsid w:val="00F17FF0"/>
    <w:rsid w:val="00F205BD"/>
    <w:rsid w:val="00F21CD6"/>
    <w:rsid w:val="00F22660"/>
    <w:rsid w:val="00F23D36"/>
    <w:rsid w:val="00F23DC5"/>
    <w:rsid w:val="00F23DC8"/>
    <w:rsid w:val="00F244F2"/>
    <w:rsid w:val="00F25258"/>
    <w:rsid w:val="00F252B6"/>
    <w:rsid w:val="00F2544E"/>
    <w:rsid w:val="00F25989"/>
    <w:rsid w:val="00F25B72"/>
    <w:rsid w:val="00F265E1"/>
    <w:rsid w:val="00F26767"/>
    <w:rsid w:val="00F26A77"/>
    <w:rsid w:val="00F27446"/>
    <w:rsid w:val="00F27C39"/>
    <w:rsid w:val="00F27DD5"/>
    <w:rsid w:val="00F306C4"/>
    <w:rsid w:val="00F30AF0"/>
    <w:rsid w:val="00F31E83"/>
    <w:rsid w:val="00F34D2A"/>
    <w:rsid w:val="00F35B02"/>
    <w:rsid w:val="00F3620D"/>
    <w:rsid w:val="00F3623B"/>
    <w:rsid w:val="00F36D14"/>
    <w:rsid w:val="00F37F81"/>
    <w:rsid w:val="00F4050B"/>
    <w:rsid w:val="00F40D3E"/>
    <w:rsid w:val="00F41788"/>
    <w:rsid w:val="00F41CF4"/>
    <w:rsid w:val="00F4481E"/>
    <w:rsid w:val="00F44AE7"/>
    <w:rsid w:val="00F44DE4"/>
    <w:rsid w:val="00F454B7"/>
    <w:rsid w:val="00F454FF"/>
    <w:rsid w:val="00F468B2"/>
    <w:rsid w:val="00F46DDA"/>
    <w:rsid w:val="00F476E2"/>
    <w:rsid w:val="00F47E1D"/>
    <w:rsid w:val="00F504C1"/>
    <w:rsid w:val="00F50F60"/>
    <w:rsid w:val="00F51943"/>
    <w:rsid w:val="00F51D85"/>
    <w:rsid w:val="00F54237"/>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A33"/>
    <w:rsid w:val="00F6592E"/>
    <w:rsid w:val="00F66EA1"/>
    <w:rsid w:val="00F67EB7"/>
    <w:rsid w:val="00F70D4F"/>
    <w:rsid w:val="00F7102B"/>
    <w:rsid w:val="00F71595"/>
    <w:rsid w:val="00F71724"/>
    <w:rsid w:val="00F7201D"/>
    <w:rsid w:val="00F720F5"/>
    <w:rsid w:val="00F724DA"/>
    <w:rsid w:val="00F73B82"/>
    <w:rsid w:val="00F73D7F"/>
    <w:rsid w:val="00F73F45"/>
    <w:rsid w:val="00F74861"/>
    <w:rsid w:val="00F759F0"/>
    <w:rsid w:val="00F761EB"/>
    <w:rsid w:val="00F76E33"/>
    <w:rsid w:val="00F77FD2"/>
    <w:rsid w:val="00F8014B"/>
    <w:rsid w:val="00F8040D"/>
    <w:rsid w:val="00F82533"/>
    <w:rsid w:val="00F82C7A"/>
    <w:rsid w:val="00F83A68"/>
    <w:rsid w:val="00F83E38"/>
    <w:rsid w:val="00F83F46"/>
    <w:rsid w:val="00F85959"/>
    <w:rsid w:val="00F85E6A"/>
    <w:rsid w:val="00F8762E"/>
    <w:rsid w:val="00F87A11"/>
    <w:rsid w:val="00F902EA"/>
    <w:rsid w:val="00F90633"/>
    <w:rsid w:val="00F9155B"/>
    <w:rsid w:val="00F91C87"/>
    <w:rsid w:val="00F924C2"/>
    <w:rsid w:val="00F928EF"/>
    <w:rsid w:val="00F93DFA"/>
    <w:rsid w:val="00F94567"/>
    <w:rsid w:val="00F94D5E"/>
    <w:rsid w:val="00F95340"/>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76C"/>
    <w:rsid w:val="00FA5B34"/>
    <w:rsid w:val="00FA646E"/>
    <w:rsid w:val="00FA69EC"/>
    <w:rsid w:val="00FA6B53"/>
    <w:rsid w:val="00FA6C22"/>
    <w:rsid w:val="00FA7D50"/>
    <w:rsid w:val="00FB197B"/>
    <w:rsid w:val="00FB29DF"/>
    <w:rsid w:val="00FB3843"/>
    <w:rsid w:val="00FB42DF"/>
    <w:rsid w:val="00FB4CCC"/>
    <w:rsid w:val="00FB4DA1"/>
    <w:rsid w:val="00FB5192"/>
    <w:rsid w:val="00FB5CE9"/>
    <w:rsid w:val="00FB63E5"/>
    <w:rsid w:val="00FB64BD"/>
    <w:rsid w:val="00FB76DD"/>
    <w:rsid w:val="00FB7DBD"/>
    <w:rsid w:val="00FC09DD"/>
    <w:rsid w:val="00FC2645"/>
    <w:rsid w:val="00FC3BFE"/>
    <w:rsid w:val="00FC465B"/>
    <w:rsid w:val="00FC4A54"/>
    <w:rsid w:val="00FC5EEF"/>
    <w:rsid w:val="00FC7821"/>
    <w:rsid w:val="00FD002C"/>
    <w:rsid w:val="00FD0B4E"/>
    <w:rsid w:val="00FD0C15"/>
    <w:rsid w:val="00FD107C"/>
    <w:rsid w:val="00FD1E61"/>
    <w:rsid w:val="00FD21AA"/>
    <w:rsid w:val="00FD2418"/>
    <w:rsid w:val="00FD2A0B"/>
    <w:rsid w:val="00FD2A63"/>
    <w:rsid w:val="00FD4F7C"/>
    <w:rsid w:val="00FD5421"/>
    <w:rsid w:val="00FD557C"/>
    <w:rsid w:val="00FD566C"/>
    <w:rsid w:val="00FD5945"/>
    <w:rsid w:val="00FD66BD"/>
    <w:rsid w:val="00FD6F26"/>
    <w:rsid w:val="00FE1892"/>
    <w:rsid w:val="00FE1D01"/>
    <w:rsid w:val="00FE2068"/>
    <w:rsid w:val="00FE27C5"/>
    <w:rsid w:val="00FE2B4E"/>
    <w:rsid w:val="00FE3894"/>
    <w:rsid w:val="00FE3C33"/>
    <w:rsid w:val="00FE3EAC"/>
    <w:rsid w:val="00FE531A"/>
    <w:rsid w:val="00FE5CB8"/>
    <w:rsid w:val="00FE67A3"/>
    <w:rsid w:val="00FE73C5"/>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FBA2E0-C43E-4DEE-A0DB-EE9500760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6</TotalTime>
  <Pages>26</Pages>
  <Words>63942</Words>
  <Characters>364470</Characters>
  <Application>Microsoft Office Word</Application>
  <DocSecurity>0</DocSecurity>
  <Lines>3037</Lines>
  <Paragraphs>855</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7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2874</cp:revision>
  <cp:lastPrinted>2017-10-13T09:21:00Z</cp:lastPrinted>
  <dcterms:created xsi:type="dcterms:W3CDTF">2017-11-02T11:32:00Z</dcterms:created>
  <dcterms:modified xsi:type="dcterms:W3CDTF">2017-11-1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Nt6zF0H4"/&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